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1BFA782B" w:rsidR="00076323" w:rsidRDefault="00193195" w:rsidP="00FC103C">
      <w:pPr>
        <w:pStyle w:val="Heading1"/>
      </w:pPr>
      <w:r>
        <w:t xml:space="preserve"> </w:t>
      </w:r>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AA3850">
      <w:pPr>
        <w:pStyle w:val="Heading1"/>
        <w:spacing w:line="480" w:lineRule="auto"/>
      </w:pPr>
      <w:r>
        <w:br w:type="column"/>
      </w:r>
      <w:r>
        <w:lastRenderedPageBreak/>
        <w:t>INTRODUCTION</w:t>
      </w:r>
    </w:p>
    <w:p w14:paraId="15CF35D9" w14:textId="65E3CF55" w:rsidR="00AB6627" w:rsidRDefault="00AB6627" w:rsidP="00AA3850">
      <w:pPr>
        <w:spacing w:line="480" w:lineRule="auto"/>
      </w:pPr>
    </w:p>
    <w:p w14:paraId="6F95DE19" w14:textId="71B24643" w:rsidR="00C71E3F" w:rsidRDefault="00C71E3F" w:rsidP="00AA3850">
      <w:pPr>
        <w:spacing w:line="480" w:lineRule="auto"/>
      </w:pPr>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w:t>
      </w:r>
      <w:bookmarkStart w:id="0" w:name="_GoBack"/>
      <w:bookmarkEnd w:id="0"/>
      <w:r w:rsidR="001D613D">
        <w: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chronotropy, inotropy, lusitropy, and dromotropy,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AA3850">
      <w:pPr>
        <w:spacing w:line="480" w:lineRule="auto"/>
      </w:pPr>
    </w:p>
    <w:p w14:paraId="25F0550D" w14:textId="0FFB8AB9" w:rsidR="001D613D" w:rsidRDefault="001D613D" w:rsidP="00AA3850">
      <w:pPr>
        <w:spacing w:line="480" w:lineRule="auto"/>
      </w:pPr>
    </w:p>
    <w:p w14:paraId="40059B1F" w14:textId="77777777" w:rsidR="001D613D" w:rsidRDefault="001D613D" w:rsidP="00AA3850">
      <w:pPr>
        <w:spacing w:line="480" w:lineRule="auto"/>
      </w:pPr>
    </w:p>
    <w:p w14:paraId="79103EB7" w14:textId="1BE3BCD2" w:rsidR="00AB6627" w:rsidRDefault="00AB6627" w:rsidP="00AA3850">
      <w:pPr>
        <w:spacing w:line="480" w:lineRule="auto"/>
        <w:rPr>
          <w:b/>
        </w:rPr>
      </w:pPr>
      <w:r>
        <w:br w:type="page"/>
      </w:r>
    </w:p>
    <w:p w14:paraId="0ACF8029" w14:textId="53B2C269" w:rsidR="00FC103C" w:rsidRDefault="00AB6627" w:rsidP="00AA3850">
      <w:pPr>
        <w:pStyle w:val="Heading1"/>
        <w:spacing w:line="480" w:lineRule="auto"/>
      </w:pPr>
      <w:r>
        <w:lastRenderedPageBreak/>
        <w:t>ANATOMIC AND PHYSIOLOGIC CONSIDERATIONS</w:t>
      </w:r>
    </w:p>
    <w:p w14:paraId="111BDD89" w14:textId="3DDF99D1" w:rsidR="00C71E3F" w:rsidRDefault="00C71E3F" w:rsidP="00AA3850">
      <w:pPr>
        <w:spacing w:line="480" w:lineRule="auto"/>
      </w:pPr>
    </w:p>
    <w:p w14:paraId="037CFBAB" w14:textId="4FD66B0D" w:rsidR="00C71E3F" w:rsidRDefault="002E5D80" w:rsidP="00AA3850">
      <w:pPr>
        <w:spacing w:line="480" w:lineRule="auto"/>
      </w:pPr>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rsidR="000D56E5">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Ardell &amp; Armour, 2016)"},"properties":{"noteIndex":0},"schema":"https://github.com/citation-style-language/schema/raw/master/csl-citation.json"}</w:instrText>
      </w:r>
      <w:r>
        <w:fldChar w:fldCharType="separate"/>
      </w:r>
      <w:r w:rsidR="000D56E5" w:rsidRPr="000D56E5">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5B9CBA9B" w14:textId="26AFB523" w:rsidR="004F3612" w:rsidRDefault="004F3612" w:rsidP="00AA3850">
      <w:pPr>
        <w:spacing w:line="480" w:lineRule="auto"/>
      </w:pPr>
    </w:p>
    <w:p w14:paraId="3DC4B79D" w14:textId="11DCD26A" w:rsidR="004F3612" w:rsidRDefault="004F3612" w:rsidP="00AA3850">
      <w:pPr>
        <w:spacing w:line="480" w:lineRule="auto"/>
      </w:pPr>
      <w:r>
        <w:t>[figure: innervation of the heart anatomy]</w:t>
      </w:r>
    </w:p>
    <w:p w14:paraId="35F97DD6" w14:textId="5CFF68F0" w:rsidR="006601C4" w:rsidRDefault="006601C4" w:rsidP="00AA3850">
      <w:pPr>
        <w:spacing w:line="480" w:lineRule="auto"/>
      </w:pPr>
    </w:p>
    <w:p w14:paraId="7CE58173" w14:textId="7074CCCE" w:rsidR="00881F62" w:rsidRDefault="00481EDE" w:rsidP="00AA3850">
      <w:pPr>
        <w:spacing w:line="480" w:lineRule="auto"/>
      </w:pPr>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rsidR="000D56E5">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Malpas, 1998)"},"properties":{"noteIndex":0},"schema":"https://github.com/citation-style-language/schema/raw/master/csl-citation.json"}</w:instrText>
      </w:r>
      <w:r>
        <w:fldChar w:fldCharType="separate"/>
      </w:r>
      <w:r w:rsidR="000D56E5" w:rsidRPr="000D56E5">
        <w:rPr>
          <w:noProof/>
          <w:vertAlign w:val="superscript"/>
        </w:rPr>
        <w:t>2</w:t>
      </w:r>
      <w:r>
        <w:fldChar w:fldCharType="end"/>
      </w:r>
    </w:p>
    <w:p w14:paraId="2E5CC997" w14:textId="77777777" w:rsidR="00881F62" w:rsidRDefault="00881F62" w:rsidP="00AA3850">
      <w:pPr>
        <w:spacing w:line="480" w:lineRule="auto"/>
      </w:pPr>
    </w:p>
    <w:p w14:paraId="78E89228" w14:textId="4D0DAA3B" w:rsidR="00481EDE" w:rsidRDefault="00881F62" w:rsidP="00AA3850">
      <w:pPr>
        <w:spacing w:line="480" w:lineRule="auto"/>
      </w:pPr>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hyperactivation and sympathetic storm. Other peripheral and systemic reflexes are also integrated at the level of the spinal cord, such as vasovagal syncope, the mesenteric ganglia response to stress (lumbosacral outflow). </w:t>
      </w:r>
    </w:p>
    <w:p w14:paraId="7A12FCE0" w14:textId="668386F9" w:rsidR="006601C4" w:rsidRDefault="006601C4" w:rsidP="00AA3850">
      <w:pPr>
        <w:spacing w:line="480" w:lineRule="auto"/>
      </w:pPr>
    </w:p>
    <w:p w14:paraId="5EDDF8E3" w14:textId="265DD939" w:rsidR="006601C4" w:rsidRDefault="00881F62" w:rsidP="00AA3850">
      <w:pPr>
        <w:spacing w:line="480" w:lineRule="auto"/>
      </w:pPr>
      <w:r>
        <w:t xml:space="preserve">The thoracic ganglia that make up the EC contain neurons that directly innervate the myocardium. Both afferent and efferent pathways are present. The most well-studied is of course the stellate ganglia, which carries </w:t>
      </w:r>
      <w:r w:rsidR="006601C4">
        <w:t xml:space="preserve">both preganglionic fibers and postganglionic neurons to the heart. The right stellate ganglia (RSG) and </w:t>
      </w:r>
      <w:r w:rsidR="006601C4">
        <w:lastRenderedPageBreak/>
        <w:t>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0D56E5">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Vaseghi et al., 2012)"},"properties":{"noteIndex":0},"schema":"https://github.com/citation-style-language/schema/raw/master/csl-citation.json"}</w:instrText>
      </w:r>
      <w:r w:rsidR="006601C4">
        <w:fldChar w:fldCharType="separate"/>
      </w:r>
      <w:r w:rsidR="000D56E5" w:rsidRPr="000D56E5">
        <w:rPr>
          <w:noProof/>
          <w:vertAlign w:val="superscript"/>
        </w:rPr>
        <w:t>3</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39229FBD" w14:textId="77777777" w:rsidR="00052A79" w:rsidRDefault="00052A79" w:rsidP="00AA3850">
      <w:pPr>
        <w:spacing w:line="480" w:lineRule="auto"/>
      </w:pPr>
    </w:p>
    <w:p w14:paraId="5BC56BE8" w14:textId="5AC75211" w:rsidR="00052A79" w:rsidRDefault="006601C4" w:rsidP="00AA3850">
      <w:pPr>
        <w:spacing w:line="480" w:lineRule="auto"/>
      </w:pPr>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rsidR="000D56E5">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J. Andrew Armour, Murphy, Yuan, Macdonald, &amp; Hopkins, 1997)"},"properties":{"noteIndex":0},"schema":"https://github.com/citation-style-language/schema/raw/master/csl-citation.json"}</w:instrText>
      </w:r>
      <w:r>
        <w:fldChar w:fldCharType="separate"/>
      </w:r>
      <w:r w:rsidR="000D56E5" w:rsidRPr="000D56E5">
        <w:rPr>
          <w:noProof/>
          <w:vertAlign w:val="superscript"/>
        </w:rPr>
        <w:t>4</w:t>
      </w:r>
      <w:r>
        <w:fldChar w:fldCharType="end"/>
      </w:r>
      <w:r>
        <w:t xml:space="preserve"> The highest density of GPs are near the hilum of the heart, with up to 50% of cardiac ganglia on the dorsal surface of the LA.</w:t>
      </w:r>
      <w:r>
        <w:fldChar w:fldCharType="begin" w:fldLock="1"/>
      </w:r>
      <w:r w:rsidR="000D56E5">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5&lt;/sup&gt;","plainTextFormattedCitation":"5","previouslyFormattedCitation":"(Pauza, Skripka, Pauziene, &amp; Stropus, 2000)"},"properties":{"noteIndex":0},"schema":"https://github.com/citation-style-language/schema/raw/master/csl-citation.json"}</w:instrText>
      </w:r>
      <w:r>
        <w:fldChar w:fldCharType="separate"/>
      </w:r>
      <w:r w:rsidR="000D56E5" w:rsidRPr="000D56E5">
        <w:rPr>
          <w:noProof/>
          <w:vertAlign w:val="superscript"/>
        </w:rPr>
        <w:t>5</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0D56E5">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6&lt;/sup&gt;","plainTextFormattedCitation":"6","previouslyFormattedCitation":"(Dolezel, Gerová, Gero, Sládek, &amp; Vasku, 1978)"},"properties":{"noteIndex":0},"schema":"https://github.com/citation-style-language/schema/raw/master/csl-citation.json"}</w:instrText>
      </w:r>
      <w:r w:rsidR="00052A79">
        <w:fldChar w:fldCharType="separate"/>
      </w:r>
      <w:r w:rsidR="000D56E5" w:rsidRPr="000D56E5">
        <w:rPr>
          <w:noProof/>
          <w:vertAlign w:val="superscript"/>
        </w:rPr>
        <w:t>6</w:t>
      </w:r>
      <w:r w:rsidR="00052A79">
        <w:fldChar w:fldCharType="end"/>
      </w:r>
    </w:p>
    <w:p w14:paraId="32E85C5F" w14:textId="77777777" w:rsidR="00052A79" w:rsidRDefault="00052A79" w:rsidP="00AA3850">
      <w:pPr>
        <w:spacing w:line="480" w:lineRule="auto"/>
      </w:pPr>
    </w:p>
    <w:p w14:paraId="7E51A344" w14:textId="5AB8BB91" w:rsidR="00052A79" w:rsidRDefault="006601C4" w:rsidP="00AA3850">
      <w:pPr>
        <w:spacing w:line="480" w:lineRule="auto"/>
      </w:pPr>
      <w:r>
        <w:t>The GPs extend epicardially to innervate the atria, interatrial septum, and ventricles</w:t>
      </w:r>
      <w:r w:rsidR="00052A79">
        <w:t>, but sympathetic innervation is not uniform. Early studies looked at tyrosine hydroxylase, the enzyme that produces nor epinephrine (NE), to help identify important sympathetic nerves and fibers. The ventricles showed a gradient from base to apex, with the lowest concentration in the apex of the heart.</w:t>
      </w:r>
      <w:r w:rsidR="00052A79">
        <w:fldChar w:fldCharType="begin" w:fldLock="1"/>
      </w:r>
      <w:r w:rsidR="000D56E5">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7&lt;/sup&gt;","plainTextFormattedCitation":"7","previouslyFormattedCitation":"(Pierpont, DeMaster, Reynolds, Pederson, &amp; Cohn, 1985)"},"properties":{"noteIndex":0},"schema":"https://github.com/citation-style-language/schema/raw/master/csl-citation.json"}</w:instrText>
      </w:r>
      <w:r w:rsidR="00052A79">
        <w:fldChar w:fldCharType="separate"/>
      </w:r>
      <w:r w:rsidR="000D56E5" w:rsidRPr="000D56E5">
        <w:rPr>
          <w:noProof/>
          <w:vertAlign w:val="superscript"/>
        </w:rPr>
        <w:t>7</w:t>
      </w:r>
      <w:r w:rsidR="00052A79">
        <w:fldChar w:fldCharType="end"/>
      </w:r>
      <w:r w:rsidR="00052A79">
        <w:t xml:space="preserve"> Another way that the innervation has been studied is by using radiolabeled metaiodobenzylguanidine (MIBG), a catecholamine analog. Studies showed that the inferior wall of the LV had less uptake than the anterior region.</w:t>
      </w:r>
      <w:r w:rsidR="00052A79" w:rsidRPr="00052A79">
        <w:t xml:space="preserve"> </w:t>
      </w:r>
      <w:r w:rsidR="00052A79">
        <w:fldChar w:fldCharType="begin" w:fldLock="1"/>
      </w:r>
      <w:r w:rsidR="000D56E5">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8,9&lt;/sup&gt;","plainTextFormattedCitation":"8,9","previouslyFormattedCitation":"(Momose, Tyndale-Hines, Bengel, &amp; Schwaiger, 2001; Morozumi et al., 1997)"},"properties":{"noteIndex":0},"schema":"https://github.com/citation-style-language/schema/raw/master/csl-citation.json"}</w:instrText>
      </w:r>
      <w:r w:rsidR="00052A79">
        <w:fldChar w:fldCharType="separate"/>
      </w:r>
      <w:r w:rsidR="000D56E5" w:rsidRPr="000D56E5">
        <w:rPr>
          <w:noProof/>
          <w:vertAlign w:val="superscript"/>
        </w:rPr>
        <w:t>8,9</w:t>
      </w:r>
      <w:r w:rsidR="00052A79">
        <w:fldChar w:fldCharType="end"/>
      </w:r>
      <w:r w:rsidR="00052A79">
        <w:t xml:space="preserve"> In contrast, the inferior LV wall has a higher proportion of vagal afferent neurons.</w:t>
      </w:r>
      <w:r w:rsidR="00052A79">
        <w:fldChar w:fldCharType="begin" w:fldLock="1"/>
      </w:r>
      <w:r w:rsidR="000D56E5">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0&lt;/sup&gt;","plainTextFormattedCitation":"10","previouslyFormattedCitation":"(Walker, Thames, Abboud, Mark, &amp; Kloppenstein, 1978)"},"properties":{"noteIndex":0},"schema":"https://github.com/citation-style-language/schema/raw/master/csl-citation.json"}</w:instrText>
      </w:r>
      <w:r w:rsidR="00052A79">
        <w:fldChar w:fldCharType="separate"/>
      </w:r>
      <w:r w:rsidR="000D56E5" w:rsidRPr="000D56E5">
        <w:rPr>
          <w:noProof/>
          <w:vertAlign w:val="superscript"/>
        </w:rPr>
        <w:t>10</w:t>
      </w:r>
      <w:r w:rsidR="00052A79">
        <w:fldChar w:fldCharType="end"/>
      </w:r>
      <w:r w:rsidR="00052A79">
        <w:t xml:space="preserve"> </w:t>
      </w:r>
    </w:p>
    <w:p w14:paraId="70F5E603" w14:textId="77777777" w:rsidR="00052A79" w:rsidRDefault="00052A79" w:rsidP="00AA3850">
      <w:pPr>
        <w:spacing w:line="480" w:lineRule="auto"/>
      </w:pPr>
    </w:p>
    <w:p w14:paraId="5EC72C9F" w14:textId="16EED232" w:rsidR="006601C4" w:rsidRDefault="00052A79" w:rsidP="00AA3850">
      <w:pPr>
        <w:spacing w:line="480" w:lineRule="auto"/>
      </w:pPr>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rsidR="000D56E5">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1&lt;/sup&gt;","plainTextFormattedCitation":"11","previouslyFormattedCitation":"(Crick, Anderson, Ho, &amp; Sheppard, 1999)"},"properties":{"noteIndex":0},"schema":"https://github.com/citation-style-language/schema/raw/master/csl-citation.json"}</w:instrText>
      </w:r>
      <w:r>
        <w:fldChar w:fldCharType="separate"/>
      </w:r>
      <w:r w:rsidR="000D56E5" w:rsidRPr="000D56E5">
        <w:rPr>
          <w:noProof/>
          <w:vertAlign w:val="superscript"/>
        </w:rPr>
        <w:t>11</w:t>
      </w:r>
      <w:r>
        <w:fldChar w:fldCharType="end"/>
      </w:r>
      <w:r>
        <w:t xml:space="preserve"> Within the epicardium, there is also ventricle-to-atrium decreasing gradient of innervation. Within the ventricles, </w:t>
      </w:r>
      <w:r>
        <w:lastRenderedPageBreak/>
        <w:t>sympathetic afferent neurons are the main sensory neurons. They are triggered by predominately chemical stimuli, but also by mechanical stimuli.</w:t>
      </w:r>
      <w:r>
        <w:fldChar w:fldCharType="begin" w:fldLock="1"/>
      </w:r>
      <w:r w:rsidR="000D56E5">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2&lt;/sup&gt;","plainTextFormattedCitation":"12","previouslyFormattedCitation":"(J A Armour, Huang, Pelleg, &amp; Sylvén, 1994)"},"properties":{"noteIndex":0},"schema":"https://github.com/citation-style-language/schema/raw/master/csl-citation.json"}</w:instrText>
      </w:r>
      <w:r>
        <w:fldChar w:fldCharType="separate"/>
      </w:r>
      <w:r w:rsidR="000D56E5" w:rsidRPr="000D56E5">
        <w:rPr>
          <w:noProof/>
          <w:vertAlign w:val="superscript"/>
        </w:rPr>
        <w:t>12</w:t>
      </w:r>
      <w:r>
        <w:fldChar w:fldCharType="end"/>
      </w:r>
      <w:r>
        <w:t xml:space="preserve"> </w:t>
      </w:r>
    </w:p>
    <w:p w14:paraId="3098018B" w14:textId="77777777" w:rsidR="00070792" w:rsidRPr="00070792" w:rsidRDefault="00070792" w:rsidP="00AA3850">
      <w:pPr>
        <w:spacing w:line="480" w:lineRule="auto"/>
      </w:pPr>
    </w:p>
    <w:p w14:paraId="19EBEBE2" w14:textId="77777777" w:rsidR="00AB6627" w:rsidRDefault="00FC103C" w:rsidP="00AA3850">
      <w:pPr>
        <w:pStyle w:val="Heading1"/>
        <w:spacing w:line="480" w:lineRule="auto"/>
      </w:pPr>
      <w:r>
        <w:br w:type="column"/>
      </w:r>
      <w:r w:rsidR="00AB6627">
        <w:lastRenderedPageBreak/>
        <w:t>VENTRICULAR FIBRILLATORY THRESHOLD</w:t>
      </w:r>
    </w:p>
    <w:p w14:paraId="4014B206" w14:textId="77777777" w:rsidR="00AB6627" w:rsidRDefault="00AB6627" w:rsidP="00AA3850">
      <w:pPr>
        <w:pStyle w:val="Heading1"/>
        <w:spacing w:line="480" w:lineRule="auto"/>
      </w:pPr>
    </w:p>
    <w:p w14:paraId="5A5A8368" w14:textId="0079C081" w:rsidR="009626B3" w:rsidRDefault="00793A70" w:rsidP="00AA3850">
      <w:pPr>
        <w:spacing w:line="480" w:lineRule="auto"/>
      </w:pPr>
      <w:r>
        <w:t>Over</w:t>
      </w:r>
      <w:r w:rsidR="009626B3">
        <w:t xml:space="preserve"> 100 </w:t>
      </w:r>
      <w:r w:rsidR="00402F6E">
        <w:t>years</w:t>
      </w:r>
      <w:r w:rsidR="000B4D28">
        <w:t xml:space="preserve"> ago</w:t>
      </w:r>
      <w:r w:rsidR="00402F6E">
        <w:t xml:space="preserve">, John MacWilliam proposed that </w:t>
      </w:r>
      <w:r w:rsidR="003122FF">
        <w:t>VF</w:t>
      </w:r>
      <w:r w:rsidR="00402F6E">
        <w:t xml:space="preserve"> was the mechanism behind S</w:t>
      </w:r>
      <w:r w:rsidR="009626B3">
        <w:t xml:space="preserve">CD, and </w:t>
      </w:r>
      <w:r w:rsidR="003122FF">
        <w:t xml:space="preserve">subsequently Thomas Jonnesco demonstrated </w:t>
      </w:r>
      <w:r w:rsidR="009626B3">
        <w:t>that cardiac sympathectomy was protective against ventricular arrhythmias</w:t>
      </w:r>
      <w:r>
        <w:t>.</w:t>
      </w:r>
      <w:r>
        <w:fldChar w:fldCharType="begin" w:fldLock="1"/>
      </w:r>
      <w:r w:rsidR="000D56E5">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id":"ITEM-2","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2","issued":{"date-parts":[["2017"]]},"page":"25-28","title":"Cardiac sympathetic denervation 100 years later: Jonnesco would have never believed it","type":"article-journal","volume":"237"},"uris":["http://www.mendeley.com/documents/?uuid=85049fa6-7094-4c07-98f2-320465f3fa2b"]}],"mendeley":{"formattedCitation":"&lt;sup&gt;13,14&lt;/sup&gt;","plainTextFormattedCitation":"13,14","previouslyFormattedCitation":"(de Silva, 1989; Peter J Schwartz, De Ferrari, &amp; Pugliese, 2017)"},"properties":{"noteIndex":0},"schema":"https://github.com/citation-style-language/schema/raw/master/csl-citation.json"}</w:instrText>
      </w:r>
      <w:r>
        <w:fldChar w:fldCharType="separate"/>
      </w:r>
      <w:r w:rsidR="000D56E5" w:rsidRPr="000D56E5">
        <w:rPr>
          <w:noProof/>
          <w:vertAlign w:val="superscript"/>
        </w:rPr>
        <w:t>13,14</w:t>
      </w:r>
      <w:r>
        <w:fldChar w:fldCharType="end"/>
      </w:r>
      <w:r w:rsidR="009626B3">
        <w:t xml:space="preserve"> </w:t>
      </w:r>
      <w:r>
        <w:t>Other corroborative studies by Bernard Lown showed that vagus nerve stimulation decreased the vulnerability of the heart to VF while vagotomy increased it.</w:t>
      </w:r>
      <w:r>
        <w:fldChar w:fldCharType="begin" w:fldLock="1"/>
      </w:r>
      <w:r w:rsidR="000D56E5">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id":"ITEM-2","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2","issue":"4","issued":{"date-parts":[["1975","10"]]},"page":"578-585","title":"The effect of vagus nerve stimulation upon vulnerability of the canine ventricle","type":"article-journal","volume":"52"},"uris":["http://www.mendeley.com/documents/?uuid=2383348d-4070-4378-8009-43ec8e8dd2d5"]}],"mendeley":{"formattedCitation":"&lt;sup&gt;15,16&lt;/sup&gt;","plainTextFormattedCitation":"15,16","previouslyFormattedCitation":"(Kolman, Verrier, &amp; Lown, 1975; P. J. Schwartz, Verrier, &amp; Lown, 1977)"},"properties":{"noteIndex":0},"schema":"https://github.com/citation-style-language/schema/raw/master/csl-citation.json"}</w:instrText>
      </w:r>
      <w:r>
        <w:fldChar w:fldCharType="separate"/>
      </w:r>
      <w:r w:rsidR="000D56E5" w:rsidRPr="000D56E5">
        <w:rPr>
          <w:noProof/>
          <w:vertAlign w:val="superscript"/>
        </w:rPr>
        <w:t>15,16</w:t>
      </w:r>
      <w:r>
        <w:fldChar w:fldCharType="end"/>
      </w:r>
      <w:r>
        <w:t xml:space="preserve"> This adequately argues that sympathetic tone is in part </w:t>
      </w:r>
      <w:r w:rsidR="005D0FB8">
        <w:t>culpable for</w:t>
      </w:r>
      <w:r>
        <w:t xml:space="preserve"> VF/VT events.</w:t>
      </w:r>
      <w:r w:rsidR="004D3EE0">
        <w:t xml:space="preserve"> </w:t>
      </w:r>
    </w:p>
    <w:p w14:paraId="3FBF93AE" w14:textId="3391624A" w:rsidR="005D0FB8" w:rsidRDefault="005D0FB8" w:rsidP="00AA3850">
      <w:pPr>
        <w:spacing w:line="480" w:lineRule="auto"/>
      </w:pPr>
    </w:p>
    <w:p w14:paraId="6B746FD2" w14:textId="12256CA7" w:rsidR="005D0FB8" w:rsidRDefault="005D0FB8" w:rsidP="00AA3850">
      <w:pPr>
        <w:spacing w:line="480" w:lineRule="auto"/>
      </w:pPr>
      <w:r>
        <w:t>[figure of VF threshold and vagotomy]</w:t>
      </w:r>
    </w:p>
    <w:p w14:paraId="40C60488" w14:textId="07A8A249" w:rsidR="005D0FB8" w:rsidRDefault="005D0FB8" w:rsidP="00AA3850">
      <w:pPr>
        <w:spacing w:line="480" w:lineRule="auto"/>
      </w:pPr>
    </w:p>
    <w:p w14:paraId="6B668BEE" w14:textId="380D3733" w:rsidR="005D0FB8" w:rsidRDefault="005D0FB8" w:rsidP="00AA3850">
      <w:pPr>
        <w:spacing w:line="480" w:lineRule="auto"/>
      </w:pPr>
      <w:r>
        <w:t>The unopposed sympathetic nerve is pathologic. Stimulation of the SNS however can occur from higher nervous factors. An excellent example is how</w:t>
      </w:r>
      <w:r w:rsidR="003122FF">
        <w:t xml:space="preserve"> the</w:t>
      </w:r>
      <w:r>
        <w:t xml:space="preserve"> frequency of premature ventricular contractions increased under </w:t>
      </w:r>
      <w:r w:rsidR="003122FF">
        <w:t>psychological stress</w:t>
      </w:r>
      <w:r>
        <w:t>, suggesting that even transient nervous factors lead to electrical instability.</w:t>
      </w:r>
      <w:r w:rsidR="004D3EE0">
        <w:fldChar w:fldCharType="begin" w:fldLock="1"/>
      </w:r>
      <w:r w:rsidR="000D56E5">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t;sup&gt;17&lt;/sup&gt;","plainTextFormattedCitation":"17","previouslyFormattedCitation":"(Lown, Verrier, &amp; Rabinowitz, 1977)"},"properties":{"noteIndex":0},"schema":"https://github.com/citation-style-language/schema/raw/master/csl-citation.json"}</w:instrText>
      </w:r>
      <w:r w:rsidR="004D3EE0">
        <w:fldChar w:fldCharType="separate"/>
      </w:r>
      <w:r w:rsidR="000D56E5" w:rsidRPr="000D56E5">
        <w:rPr>
          <w:noProof/>
          <w:vertAlign w:val="superscript"/>
        </w:rPr>
        <w:t>17</w:t>
      </w:r>
      <w:r w:rsidR="004D3EE0">
        <w:fldChar w:fldCharType="end"/>
      </w:r>
      <w:r w:rsidR="004D3EE0">
        <w:t xml:space="preserve"> These </w:t>
      </w:r>
      <w:r w:rsidR="00C20166">
        <w:t>extrasystole</w:t>
      </w:r>
      <w:r w:rsidR="004D3EE0">
        <w:t xml:space="preserve"> beats can be reduced by the introduction of beta-adrenergic blockade.</w:t>
      </w:r>
      <w:r w:rsidR="00DC3843">
        <w:fldChar w:fldCharType="begin" w:fldLock="1"/>
      </w:r>
      <w:r w:rsidR="000D56E5">
        <w:instrText>ADDIN CSL_CITATION {"citationItems":[{"id":"ITEM-1","itemData":{"DOI":"10.1016/S0002-9149(76)80008-2","ISSN":"00029149","abstract":"The effect of psychologic stress on cardiac vulnerability was examined in 10 conscious dogs. The repetitive extrasystole threshold wasemployed as a measure of susceptibility to ventricular fibrillation. Instrumental aversive conditioning constituted a stressful environment. The repetitive extrasystole threshold decreased by nearly 50 percent during 3 days in which the animals were exposed to the stressful environment. When Tolamolol hydrochloride, a cardioselective beta adrenoceptor blocking agent, was administered before a stress session, the repetitive extra-systole threshold was unaltered from the control value. Thus, stress-evoked changes in cardiac vulnerabilityare mediated through the sympathetic nervous system. The role of psychologic stress in predisposing to cardiac arrhythmias is well recognized clinically. However, precise data documenting this relation have been difficult to obtain in man or in the animal laboratory. With growing interest in the problem of sudden death due to ventricular fibrillation, attention has been devoted to alterations in ventricular vulnerability during various stressful states. Recently it has been demonstrated in dogs that the threshold of the ventricular vulnerable period for eliciting repetitive extrasystoles is significantly lower in an aversive than in a placid environment. 1 It has also been found that animals placed in stressful restraint after myocardial infarction experience ventricular arrhythmias, including ventricular tachycardia. 2 In pigs protected against psychologic stress, the onset of ventricular fibrillation after coronary arterial ligation is either retarded or entirely prevented, u Moreover, pharmacologically restrained pigs subjected to electrical stimulation undergo severe acute cardiomyopathy and 13 percent die suddenly. 4 This study was undertaken to evaluate the effects of psychologic stress upon ventricular electrical stability in the conscious dog. The assumption entertained was that a change in cardiac electrical stability was associated with increased susceptibility to ventricular fibrillation. 5 The underlying hypothesis was that a psychologically stressful environment would increase cardiac electrical instability. Instrumental aversive conditioning was the experimental paradigm employed to produce psychologic stress. 6-s Since certain types of stressors in man affect cardiac function through sympathetic nervous mediation, 9 these studies were performed with and without blockade of bet…","author":[{"dropping-particle":"","family":"Matta","given":"Raymond J","non-dropping-particle":"","parse-names":false,"suffix":""},{"dropping-particle":"","family":"Lawler","given":"James E","non-dropping-particle":"","parse-names":false,"suffix":""},{"dropping-particle":"","family":"Lown","given":"Bernard","non-dropping-particle":"","parse-names":false,"suffix":""}],"container-title":"The American Journal of Cardiology","id":"ITEM-1","issue":"5","issued":{"date-parts":[["1976","11"]]},"page":"594-598","title":"Ventricular electrical instability in the conscious dog","type":"article-journal","volume":"38"},"uris":["http://www.mendeley.com/documents/?uuid=0529528f-2c4b-382c-b2b9-910a6a961f6d"]}],"mendeley":{"formattedCitation":"&lt;sup&gt;18&lt;/sup&gt;","plainTextFormattedCitation":"18","previouslyFormattedCitation":"(Matta, Lawler, &amp; Lown, 1976)"},"properties":{"noteIndex":0},"schema":"https://github.com/citation-style-language/schema/raw/master/csl-citation.json"}</w:instrText>
      </w:r>
      <w:r w:rsidR="00DC3843">
        <w:fldChar w:fldCharType="separate"/>
      </w:r>
      <w:r w:rsidR="000D56E5" w:rsidRPr="000D56E5">
        <w:rPr>
          <w:noProof/>
          <w:vertAlign w:val="superscript"/>
        </w:rPr>
        <w:t>18</w:t>
      </w:r>
      <w:r w:rsidR="00DC3843">
        <w:fldChar w:fldCharType="end"/>
      </w:r>
      <w:r w:rsidR="00DC3843">
        <w:t xml:space="preserve"> Empiric and anecdotal evidence </w:t>
      </w:r>
      <w:r w:rsidR="005F3CBE">
        <w:t xml:space="preserve">provided the initial insight into how sudden death was triggered by psychological stress. Engel described </w:t>
      </w:r>
      <w:r w:rsidR="00D31EFC">
        <w:t xml:space="preserve">several categories of traumatic life settings that </w:t>
      </w:r>
      <w:r w:rsidR="00C20166">
        <w:t>precipitated sudden death, from the loss of a loved one, acute grief, personal danger, and even triumph. This pattern was found to play out in a larger scale, with case series by Greene and Rahe that demonstrated hundreds of episodes of sudden death preceded acute and chronic emotional events.</w:t>
      </w:r>
      <w:r w:rsidR="00C20166">
        <w:fldChar w:fldCharType="begin" w:fldLock="1"/>
      </w:r>
      <w:r w:rsidR="000D56E5">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id":"ITEM-2","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2","issue":"5","issued":{"date-parts":[["1972","5","1"]]},"page":"725-731","publisher":"American Medical Association","title":"Psychosocial Aspects of Sudden Death: A Preliminary Report","type":"article-journal","volume":"129"},"uris":["http://www.mendeley.com/documents/?uuid=ef4ff756-567a-413c-ad62-417052e6e315"]}],"mendeley":{"formattedCitation":"&lt;sup&gt;19,20&lt;/sup&gt;","plainTextFormattedCitation":"19,20","previouslyFormattedCitation":"(Greene, Goldstein, &amp; Moss, 1972; Rahe, Bennett, Romo, Siltanen, &amp; Arthur, 1973)"},"properties":{"noteIndex":0},"schema":"https://github.com/citation-style-language/schema/raw/master/csl-citation.json"}</w:instrText>
      </w:r>
      <w:r w:rsidR="00C20166">
        <w:fldChar w:fldCharType="separate"/>
      </w:r>
      <w:r w:rsidR="000D56E5" w:rsidRPr="000D56E5">
        <w:rPr>
          <w:noProof/>
          <w:vertAlign w:val="superscript"/>
        </w:rPr>
        <w:t>19,20</w:t>
      </w:r>
      <w:r w:rsidR="00C20166">
        <w:fldChar w:fldCharType="end"/>
      </w:r>
    </w:p>
    <w:p w14:paraId="28524C8A" w14:textId="784F0B18" w:rsidR="003122FF" w:rsidRDefault="003122FF" w:rsidP="00AA3850">
      <w:pPr>
        <w:spacing w:line="480" w:lineRule="auto"/>
      </w:pPr>
    </w:p>
    <w:p w14:paraId="0B698412" w14:textId="74B56EB8" w:rsidR="003122FF" w:rsidRDefault="003122FF" w:rsidP="00AA3850">
      <w:pPr>
        <w:spacing w:line="480" w:lineRule="auto"/>
      </w:pPr>
      <w:r>
        <w:t>[figure: PVC frequency increased with stress]</w:t>
      </w:r>
    </w:p>
    <w:p w14:paraId="6F657856" w14:textId="22C65FDF" w:rsidR="00C20166" w:rsidRDefault="00C20166" w:rsidP="00AA3850">
      <w:pPr>
        <w:spacing w:line="480" w:lineRule="auto"/>
      </w:pPr>
    </w:p>
    <w:p w14:paraId="4E45E799" w14:textId="6C742E95" w:rsidR="00337311" w:rsidRDefault="008868ED" w:rsidP="00AA3850">
      <w:pPr>
        <w:spacing w:line="480" w:lineRule="auto"/>
      </w:pPr>
      <w:r>
        <w:t>The evolutionary purpose of sympathetic outflow to the heart allows for a by-product, the decrease in the VF threshold</w:t>
      </w:r>
      <w:r w:rsidR="009536AA">
        <w:t xml:space="preserve"> that is seen with stellate stimulation </w:t>
      </w:r>
      <w:r>
        <w:t xml:space="preserve">. Its physiologic role however is related to the original “fight or flight” response. Studies focused on the stellate ganglia helped to delineate the specific actions the SNS had upon the heart. </w:t>
      </w:r>
      <w:r w:rsidR="00497153">
        <w:t xml:space="preserve">The basic responses of the heart are inotropy (increased “squeeze”), lusitropy (improved relaxation), chronotropy (increased sinoatrial firing), and dromotropy (improved nerve conduction). There is an element of handed-ness to the innervation, such that the right and left stellate ganglia have differing effects, in </w:t>
      </w:r>
      <w:r w:rsidR="00497153">
        <w:lastRenderedPageBreak/>
        <w:t>part because of location of innervation. The RSG has an higher amount of atrial innervation, including the SA node, and leads to changes in chronotropy. The LSG innervates the ventricles predominantly, leading to an increase in inotropy.</w:t>
      </w:r>
      <w:r w:rsidR="00F445EE">
        <w:t xml:space="preserve"> </w:t>
      </w:r>
      <w:r w:rsidR="009E1750">
        <w:t>The relationship is complex, as right stellectomy can lead to compensatory contralateral activation.</w:t>
      </w:r>
      <w:r w:rsidR="009E1750">
        <w:fldChar w:fldCharType="begin" w:fldLock="1"/>
      </w:r>
      <w:r w:rsidR="000D56E5">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lt;sup&gt;15&lt;/sup&gt;","plainTextFormattedCitation":"15","previouslyFormattedCitation":"(P. J. Schwartz et al., 1977)"},"properties":{"noteIndex":0},"schema":"https://github.com/citation-style-language/schema/raw/master/csl-citation.json"}</w:instrText>
      </w:r>
      <w:r w:rsidR="009E1750">
        <w:fldChar w:fldCharType="separate"/>
      </w:r>
      <w:r w:rsidR="000D56E5" w:rsidRPr="000D56E5">
        <w:rPr>
          <w:noProof/>
          <w:vertAlign w:val="superscript"/>
        </w:rPr>
        <w:t>15</w:t>
      </w:r>
      <w:r w:rsidR="009E1750">
        <w:fldChar w:fldCharType="end"/>
      </w:r>
      <w:r w:rsidR="009E1750">
        <w:t xml:space="preserve"> Bilateral stellectomy though has a well-established effect of increased the resilience of the heart to VT and VF.</w:t>
      </w:r>
      <w:r w:rsidR="009E1750">
        <w:fldChar w:fldCharType="begin" w:fldLock="1"/>
      </w:r>
      <w:r w:rsidR="000D56E5">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lt;sup&gt;21&lt;/sup&gt;","plainTextFormattedCitation":"21","previouslyFormattedCitation":"(Kliks, Burgess, &amp; Abildskov, 1975)"},"properties":{"noteIndex":0},"schema":"https://github.com/citation-style-language/schema/raw/master/csl-citation.json"}</w:instrText>
      </w:r>
      <w:r w:rsidR="009E1750">
        <w:fldChar w:fldCharType="separate"/>
      </w:r>
      <w:r w:rsidR="000D56E5" w:rsidRPr="000D56E5">
        <w:rPr>
          <w:noProof/>
          <w:vertAlign w:val="superscript"/>
        </w:rPr>
        <w:t>21</w:t>
      </w:r>
      <w:r w:rsidR="009E1750">
        <w:fldChar w:fldCharType="end"/>
      </w:r>
    </w:p>
    <w:p w14:paraId="4B9BC008" w14:textId="3122E027" w:rsidR="00793A70" w:rsidRDefault="00793A70" w:rsidP="00AA3850">
      <w:pPr>
        <w:spacing w:line="480" w:lineRule="auto"/>
      </w:pPr>
    </w:p>
    <w:p w14:paraId="21FE0B91" w14:textId="2A0E7386" w:rsidR="00793A70" w:rsidRDefault="00793A70" w:rsidP="00AA3850">
      <w:pPr>
        <w:spacing w:line="480" w:lineRule="auto"/>
      </w:pPr>
    </w:p>
    <w:p w14:paraId="077297DA" w14:textId="52383433" w:rsidR="00793A70" w:rsidRDefault="00793A70" w:rsidP="00AA3850">
      <w:pPr>
        <w:spacing w:line="480" w:lineRule="auto"/>
      </w:pPr>
    </w:p>
    <w:p w14:paraId="51377699" w14:textId="77777777" w:rsidR="00793A70" w:rsidRDefault="00793A70" w:rsidP="00AA3850">
      <w:pPr>
        <w:spacing w:line="480" w:lineRule="auto"/>
      </w:pPr>
    </w:p>
    <w:p w14:paraId="582B83D1" w14:textId="10605EF2" w:rsidR="00AB6627" w:rsidRDefault="00AB6627" w:rsidP="00AA3850">
      <w:pPr>
        <w:pStyle w:val="Heading1"/>
        <w:spacing w:line="480" w:lineRule="auto"/>
      </w:pPr>
      <w:r>
        <w:br w:type="column"/>
      </w:r>
      <w:r>
        <w:lastRenderedPageBreak/>
        <w:t>CORONARY PERFUSION</w:t>
      </w:r>
    </w:p>
    <w:p w14:paraId="45A36C99" w14:textId="22EA4A80" w:rsidR="005D2341" w:rsidRDefault="005D2341" w:rsidP="00AA3850">
      <w:pPr>
        <w:widowControl w:val="0"/>
        <w:autoSpaceDE w:val="0"/>
        <w:autoSpaceDN w:val="0"/>
        <w:adjustRightInd w:val="0"/>
        <w:spacing w:line="480" w:lineRule="auto"/>
      </w:pPr>
    </w:p>
    <w:p w14:paraId="17306303" w14:textId="21699B56" w:rsidR="001B61F6" w:rsidRDefault="00924DF1" w:rsidP="00AA3850">
      <w:pPr>
        <w:widowControl w:val="0"/>
        <w:autoSpaceDE w:val="0"/>
        <w:autoSpaceDN w:val="0"/>
        <w:adjustRightInd w:val="0"/>
        <w:spacing w:line="480" w:lineRule="auto"/>
      </w:pPr>
      <w:r>
        <w:t>In an out-of-hospital cardiac arres</w:t>
      </w:r>
      <w:r w:rsidR="002A1CA9">
        <w:t>ts, ST-segment elevations after VT or VF event have over a 70% chance of significant coronary artery disease</w:t>
      </w:r>
      <w:r w:rsidR="0005177C">
        <w:t xml:space="preserve"> (CAD)</w:t>
      </w:r>
      <w:r w:rsidR="002A1CA9">
        <w:t>.</w:t>
      </w:r>
      <w:r w:rsidR="0012087C">
        <w:fldChar w:fldCharType="begin" w:fldLock="1"/>
      </w:r>
      <w:r w:rsidR="000D56E5">
        <w:instrText>ADDIN CSL_CITATION {"citationItems":[{"id":"ITEM-1","itemData":{"DOI":"10.1161/CIR.0000000000000630","abstract":"Coronary artery disease is prevalent in different causes of out-of-hospital cardiac arrest (OHCA), especially in individuals presenting with shockable rhythms of ventricular fibrillation/pulseless ventricular tachycardia (VF/pVT). The purpose of this report is to review the known prevalence and potential importance of coronary artery disease in patients with OHCA and to describe the emerging paradigm of treatment with advanced perfusion/reperfusion techniques and their potential benefits on the basis of available evidence. Although randomized clinical trials are planned or ongoing, current scientific evidence rests principally on observational case series with their potential confounding selection bias. Among patients resuscitated from VF/pVT OHCA with ST-segment elevation on their postresuscitation ECG, the prevalence of coronary artery disease has been shown to be 70% to 85%. More than 90% of these patients have had successful percutaneous coronary intervention. Conversely, among patients resuscitated from VF/pVT OHCA without ST-segment elevation on their postresuscitation ECG, the prevalence of coronary artery disease has been shown to be 25% to 50%. For these patients, early access to the cardiac catheterization laboratory is associated with a 10% to 15% absolute higher functionally favorable survival rate compared with more conservative approaches of late or no access to the cardiac catheterization laboratory. In patients with VF/pVT OHCA refractory to standard treatment, a new treatment paradigm is also emerging that uses venoarterial extracorporeal membrane oxygenation to facilitate return of normal perfusion and to support further resuscitation efforts, including coronary angiography and percutaneous coronary intervention. The burden of coronary artery disease is high in this patient population, presumably causative in most patients. The strategy of venoarterial extracorporeal membrane oxygenation, coronary angiography, and percutaneous coronary intervention has resulted in functionally favorable survival rates ranging from 9% to 45% in observational studies in this patient population. Patients with VF/pVT should be considered at the highest severity in the continuum of acute coronary syndromes. These patients have a significant burden of coronary artery disease and acute coronary thrombotic events. Evidence from randomized trials will further define optimal clinical practice.","author":[{"dropping-particle":"","family":"Yannopoulos","given":"Demetris","non-dropping-particle":"","parse-names":false,"suffix":""},{"dropping-particle":"","family":"Bartos","given":"Jason A","non-dropping-particle":"","parse-names":false,"suffix":""},{"dropping-particle":"","family":"Aufderheide","given":"Tom P","non-dropping-particle":"","parse-names":false,"suffix":""},{"dropping-particle":"","family":"Callaway","given":"Clifton W","non-dropping-particle":"","parse-names":false,"suffix":""},{"dropping-particle":"","family":"Deo","given":"Rajat","non-dropping-particle":"","parse-names":false,"suffix":""},{"dropping-particle":"","family":"Garcia","given":"Santiago","non-dropping-particle":"","parse-names":false,"suffix":""},{"dropping-particle":"","family":"Halperin","given":"Henry R","non-dropping-particle":"","parse-names":false,"suffix":""},{"dropping-particle":"","family":"Kern","given":"Karl B","non-dropping-particle":"","parse-names":false,"suffix":""},{"dropping-particle":"","family":"Kudenchuk","given":"Peter J","non-dropping-particle":"","parse-names":false,"suffix":""},{"dropping-particle":"","family":"Neumar","given":"Robert W","non-dropping-particle":"","parse-names":false,"suffix":""},{"dropping-particle":"","family":"Raveendran","given":"Ganesh","non-dropping-particle":"","parse-names":false,"suffix":""}],"container-title":"Circulation","id":"ITEM-1","issued":{"date-parts":[["2019"]]},"page":"530-552","title":"The Evolving Role of the Cardiac Catheterization Laboratory in the Management of Patients With Out-of-Hospital Cardiac Arrest Circulation","type":"article-journal","volume":"139"},"uris":["http://www.mendeley.com/documents/?uuid=78b712ea-b324-3888-94e6-ecbf8bbe27ef"]}],"mendeley":{"formattedCitation":"&lt;sup&gt;22&lt;/sup&gt;","plainTextFormattedCitation":"22","previouslyFormattedCitation":"(Yannopoulos et al., 2019)"},"properties":{"noteIndex":0},"schema":"https://github.com/citation-style-language/schema/raw/master/csl-citation.json"}</w:instrText>
      </w:r>
      <w:r w:rsidR="0012087C">
        <w:fldChar w:fldCharType="separate"/>
      </w:r>
      <w:r w:rsidR="000D56E5" w:rsidRPr="000D56E5">
        <w:rPr>
          <w:noProof/>
          <w:vertAlign w:val="superscript"/>
        </w:rPr>
        <w:t>22</w:t>
      </w:r>
      <w:r w:rsidR="0012087C">
        <w:fldChar w:fldCharType="end"/>
      </w:r>
      <w:r w:rsidR="0005177C">
        <w:t xml:space="preserve"> </w:t>
      </w:r>
      <w:r w:rsidR="004E2DBA">
        <w:t xml:space="preserve">Even after an MI, </w:t>
      </w:r>
      <w:r w:rsidR="009A1774">
        <w:t>Dr. Bernard Lown noted that patients were at significant risk for SCD and would benefit from a coronary care unit that focused on prophylaxis of arrhythmias. How</w:t>
      </w:r>
      <w:r w:rsidR="005442BA">
        <w:t xml:space="preserve"> </w:t>
      </w:r>
      <w:r w:rsidR="0005177C">
        <w:t>d</w:t>
      </w:r>
      <w:r w:rsidR="005442BA">
        <w:t xml:space="preserve">o acute infarction and chronic </w:t>
      </w:r>
      <w:r w:rsidR="0005177C">
        <w:t>ischemia</w:t>
      </w:r>
      <w:r w:rsidR="009A1774">
        <w:t xml:space="preserve"> generate</w:t>
      </w:r>
      <w:r w:rsidR="0005177C">
        <w:t xml:space="preserve"> malignant rhyt</w:t>
      </w:r>
      <w:r w:rsidR="005442BA">
        <w:t>hms? The</w:t>
      </w:r>
      <w:r w:rsidR="001B61F6">
        <w:t xml:space="preserve">re are acute responses and </w:t>
      </w:r>
      <w:r w:rsidR="009A1774">
        <w:t xml:space="preserve">delayed </w:t>
      </w:r>
      <w:r w:rsidR="001B61F6">
        <w:t>reorganization of the SNS that explain these findings.</w:t>
      </w:r>
    </w:p>
    <w:p w14:paraId="30BB71A8" w14:textId="77777777" w:rsidR="001B61F6" w:rsidRDefault="001B61F6" w:rsidP="00AA3850">
      <w:pPr>
        <w:widowControl w:val="0"/>
        <w:autoSpaceDE w:val="0"/>
        <w:autoSpaceDN w:val="0"/>
        <w:adjustRightInd w:val="0"/>
        <w:spacing w:line="480" w:lineRule="auto"/>
      </w:pPr>
    </w:p>
    <w:p w14:paraId="33F6F752" w14:textId="6EB5DAEE" w:rsidR="001B61F6" w:rsidRDefault="001B61F6" w:rsidP="00AA3850">
      <w:pPr>
        <w:widowControl w:val="0"/>
        <w:autoSpaceDE w:val="0"/>
        <w:autoSpaceDN w:val="0"/>
        <w:adjustRightInd w:val="0"/>
        <w:spacing w:line="480" w:lineRule="auto"/>
      </w:pPr>
      <w:r>
        <w:t>Knowledge of coronary blood flow regulation is important in understanding the pathogenesis of VT and VF. The most prominent regulators of the coronary arteries is based on pressure changes. High pressure leads to sympathetic inhibition, while low pressures causes increased sympathetic efferent outflow</w:t>
      </w:r>
      <w:r w:rsidR="008401B9">
        <w:t xml:space="preserve"> which leads to vasoconstriction.</w:t>
      </w:r>
      <w:r w:rsidR="008401B9">
        <w:fldChar w:fldCharType="begin" w:fldLock="1"/>
      </w:r>
      <w:r w:rsidR="000D56E5">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lt;sup&gt;23,24&lt;/sup&gt;","plainTextFormattedCitation":"23,24","previouslyFormattedCitation":"(Drinkhill, Mcmahon, &amp; Hainsworth, 1996; McMahon, Drinkhill, &amp; Hainsworth, 1996)"},"properties":{"noteIndex":0},"schema":"https://github.com/citation-style-language/schema/raw/master/csl-citation.json"}</w:instrText>
      </w:r>
      <w:r w:rsidR="008401B9">
        <w:fldChar w:fldCharType="separate"/>
      </w:r>
      <w:r w:rsidR="000D56E5" w:rsidRPr="000D56E5">
        <w:rPr>
          <w:noProof/>
          <w:vertAlign w:val="superscript"/>
        </w:rPr>
        <w:t>23,24</w:t>
      </w:r>
      <w:r w:rsidR="008401B9">
        <w:fldChar w:fldCharType="end"/>
      </w:r>
      <w:r>
        <w:t xml:space="preserve"> The coronary arteries are innervated by both adrenergic and cholinergic neurons, with an increase in the amount of nerve terminals in the smaller arteries and arterioles.</w:t>
      </w:r>
      <w:r>
        <w:fldChar w:fldCharType="begin" w:fldLock="1"/>
      </w:r>
      <w:r w:rsidR="000D56E5">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t;sup&gt;25&lt;/sup&gt;","plainTextFormattedCitation":"25","previouslyFormattedCitation":"(Lever, Ahmed, &amp; Irvine, 1965)"},"properties":{"noteIndex":0},"schema":"https://github.com/citation-style-language/schema/raw/master/csl-citation.json"}</w:instrText>
      </w:r>
      <w:r>
        <w:fldChar w:fldCharType="separate"/>
      </w:r>
      <w:r w:rsidR="000D56E5" w:rsidRPr="000D56E5">
        <w:rPr>
          <w:noProof/>
          <w:vertAlign w:val="superscript"/>
        </w:rPr>
        <w:t>25</w:t>
      </w:r>
      <w:r>
        <w:fldChar w:fldCharType="end"/>
      </w:r>
      <w:r>
        <w:t xml:space="preserve"> </w:t>
      </w:r>
      <w:r w:rsidR="008401B9">
        <w:t>The beta-1 adrenergic receptors (B1AR) predominate the larger conduit arteries</w:t>
      </w:r>
      <w:r w:rsidR="00EB54AB">
        <w:t xml:space="preserve"> </w:t>
      </w:r>
      <w:r w:rsidR="008401B9">
        <w:t>while the smaller vessels have a higher proportion of B2AR and alpha-1 adrenergic receptors (A1AR)</w:t>
      </w:r>
      <w:r w:rsidR="00EB54AB">
        <w:t>.</w:t>
      </w:r>
      <w:r w:rsidR="00EB54AB">
        <w:fldChar w:fldCharType="begin" w:fldLock="1"/>
      </w:r>
      <w:r w:rsidR="000D56E5">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id":"ITEM-2","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2","issue":"16","issued":{"date-parts":[["1999","4","27"]]},"page":"2090-7","title":"Augmented alpha-adrenergic constriction of atherosclerotic human coronary arteries.","type":"article-journal","volume":"99"},"uris":["http://www.mendeley.com/documents/?uuid=e58fbf26-537e-322f-a9d6-7e52e93d5074"]}],"mendeley":{"formattedCitation":"&lt;sup&gt;26,27&lt;/sup&gt;","plainTextFormattedCitation":"26,27","previouslyFormattedCitation":"(Baumgart et al., 1999; Murphree &amp; Saffitz, 1988)"},"properties":{"noteIndex":0},"schema":"https://github.com/citation-style-language/schema/raw/master/csl-citation.json"}</w:instrText>
      </w:r>
      <w:r w:rsidR="00EB54AB">
        <w:fldChar w:fldCharType="separate"/>
      </w:r>
      <w:r w:rsidR="000D56E5" w:rsidRPr="000D56E5">
        <w:rPr>
          <w:noProof/>
          <w:vertAlign w:val="superscript"/>
        </w:rPr>
        <w:t>26,27</w:t>
      </w:r>
      <w:r w:rsidR="00EB54AB">
        <w:fldChar w:fldCharType="end"/>
      </w:r>
      <w:r w:rsidR="00EB54AB">
        <w:t xml:space="preserve"> For example, in cardiac transplant patients, as they </w:t>
      </w:r>
      <w:r w:rsidR="00F35AF6">
        <w:t>have no connection between the EC and IC</w:t>
      </w:r>
      <w:r w:rsidR="00EB54AB">
        <w:t xml:space="preserve">, systemic NE leads to coronary vasodilation </w:t>
      </w:r>
      <w:r w:rsidR="00F35AF6">
        <w:t>in the large vessels (e.g. left anterior descending)</w:t>
      </w:r>
      <w:r w:rsidR="00163A54">
        <w:t xml:space="preserve"> in proportion to the concentration of sympathetic nerve terminals</w:t>
      </w:r>
      <w:r w:rsidR="00F35AF6">
        <w:t>.</w:t>
      </w:r>
      <w:r w:rsidR="00F24958">
        <w:fldChar w:fldCharType="begin" w:fldLock="1"/>
      </w:r>
      <w:r w:rsidR="000D56E5">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lt;sup&gt;28&lt;/sup&gt;","plainTextFormattedCitation":"28","previouslyFormattedCitation":"(Di Carli et al., 2002)"},"properties":{"noteIndex":0},"schema":"https://github.com/citation-style-language/schema/raw/master/csl-citation.json"}</w:instrText>
      </w:r>
      <w:r w:rsidR="00F24958">
        <w:fldChar w:fldCharType="separate"/>
      </w:r>
      <w:r w:rsidR="000D56E5" w:rsidRPr="000D56E5">
        <w:rPr>
          <w:noProof/>
          <w:vertAlign w:val="superscript"/>
        </w:rPr>
        <w:t>28</w:t>
      </w:r>
      <w:r w:rsidR="00F24958">
        <w:fldChar w:fldCharType="end"/>
      </w:r>
      <w:r w:rsidR="00EB54AB">
        <w:t xml:space="preserve"> </w:t>
      </w:r>
      <w:r w:rsidR="00F24958">
        <w:t>However, in the event of ischemia or increased workflow, coronary vasoconstriction can be attenuated by the metabolic waste productions like adenosine.</w:t>
      </w:r>
      <w:r w:rsidR="00F24958">
        <w:fldChar w:fldCharType="begin" w:fldLock="1"/>
      </w:r>
      <w:r w:rsidR="000D56E5">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lt;sup&gt;29&lt;/sup&gt;","plainTextFormattedCitation":"29","previouslyFormattedCitation":"(Abe, Morgan, &amp; Gutterman, 1997)"},"properties":{"noteIndex":0},"schema":"https://github.com/citation-style-language/schema/raw/master/csl-citation.json"}</w:instrText>
      </w:r>
      <w:r w:rsidR="00F24958">
        <w:fldChar w:fldCharType="separate"/>
      </w:r>
      <w:r w:rsidR="000D56E5" w:rsidRPr="000D56E5">
        <w:rPr>
          <w:noProof/>
          <w:vertAlign w:val="superscript"/>
        </w:rPr>
        <w:t>29</w:t>
      </w:r>
      <w:r w:rsidR="00F24958">
        <w:fldChar w:fldCharType="end"/>
      </w:r>
      <w:r w:rsidR="00F24958">
        <w:t xml:space="preserve"> </w:t>
      </w:r>
      <w:r w:rsidR="00EB54AB">
        <w:t>These differences in proportions</w:t>
      </w:r>
      <w:r w:rsidR="00257F5E">
        <w:t xml:space="preserve"> of receptors </w:t>
      </w:r>
      <w:r w:rsidR="00EB54AB">
        <w:t xml:space="preserve">are responsible for balancing perfusion through local vasodilation and vasoconstriction in the healthy heart, as a response to cardiac demand and myocardial contraction. These systems were not built to </w:t>
      </w:r>
      <w:r w:rsidR="00257F5E">
        <w:t>respond</w:t>
      </w:r>
      <w:r w:rsidR="00EB54AB">
        <w:t xml:space="preserve"> to ischemia.</w:t>
      </w:r>
    </w:p>
    <w:p w14:paraId="6CBE1BB0" w14:textId="239C67F1" w:rsidR="009A1774" w:rsidRDefault="009A1774" w:rsidP="00AA3850">
      <w:pPr>
        <w:widowControl w:val="0"/>
        <w:autoSpaceDE w:val="0"/>
        <w:autoSpaceDN w:val="0"/>
        <w:adjustRightInd w:val="0"/>
        <w:spacing w:line="480" w:lineRule="auto"/>
      </w:pPr>
    </w:p>
    <w:p w14:paraId="424C4432" w14:textId="2FE90848" w:rsidR="007E3F7E" w:rsidRDefault="007E3F7E" w:rsidP="00AA3850">
      <w:pPr>
        <w:widowControl w:val="0"/>
        <w:autoSpaceDE w:val="0"/>
        <w:autoSpaceDN w:val="0"/>
        <w:adjustRightInd w:val="0"/>
        <w:spacing w:line="480" w:lineRule="auto"/>
      </w:pPr>
      <w:r>
        <w:t>[figure: coronary perfusion and VF threshold]</w:t>
      </w:r>
    </w:p>
    <w:p w14:paraId="0C34EF75" w14:textId="77777777" w:rsidR="007E3F7E" w:rsidRDefault="007E3F7E" w:rsidP="00AA3850">
      <w:pPr>
        <w:widowControl w:val="0"/>
        <w:autoSpaceDE w:val="0"/>
        <w:autoSpaceDN w:val="0"/>
        <w:adjustRightInd w:val="0"/>
        <w:spacing w:line="480" w:lineRule="auto"/>
      </w:pPr>
    </w:p>
    <w:p w14:paraId="21940552" w14:textId="797265A1" w:rsidR="006E6AE0" w:rsidRDefault="007E3F7E" w:rsidP="00AA3850">
      <w:pPr>
        <w:widowControl w:val="0"/>
        <w:autoSpaceDE w:val="0"/>
        <w:autoSpaceDN w:val="0"/>
        <w:adjustRightInd w:val="0"/>
        <w:spacing w:line="480" w:lineRule="auto"/>
      </w:pPr>
      <w:r>
        <w:t xml:space="preserve">The heart responds to acute changes in coronary perfusion with an intense sympathetic response, which subsequently lowers the VF threshold. </w:t>
      </w:r>
      <w:r w:rsidR="00EC1885">
        <w:t xml:space="preserve">Transmural infarcts lead to sympathetic denervation, while subendocardial ischemia will likely </w:t>
      </w:r>
      <w:r w:rsidR="006E6AE0">
        <w:t>only</w:t>
      </w:r>
      <w:r w:rsidR="00EC1885">
        <w:t xml:space="preserve"> impact the vagal afferent nerve endings.</w:t>
      </w:r>
      <w:r w:rsidR="00EC1885">
        <w:fldChar w:fldCharType="begin" w:fldLock="1"/>
      </w:r>
      <w:r w:rsidR="000D56E5">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lt;sup&gt;30,31&lt;/sup&gt;","plainTextFormattedCitation":"30,31","previouslyFormattedCitation":"(Herre et al., 1988; Zipes, 1990)"},"properties":{"noteIndex":0},"schema":"https://github.com/citation-style-language/schema/raw/master/csl-citation.json"}</w:instrText>
      </w:r>
      <w:r w:rsidR="00EC1885">
        <w:fldChar w:fldCharType="separate"/>
      </w:r>
      <w:r w:rsidR="000D56E5" w:rsidRPr="000D56E5">
        <w:rPr>
          <w:noProof/>
          <w:vertAlign w:val="superscript"/>
        </w:rPr>
        <w:t>30,31</w:t>
      </w:r>
      <w:r w:rsidR="00EC1885">
        <w:fldChar w:fldCharType="end"/>
      </w:r>
      <w:r w:rsidR="00EC1885">
        <w:t xml:space="preserve"> </w:t>
      </w:r>
      <w:r w:rsidR="006E6AE0">
        <w:t xml:space="preserve">This was studied </w:t>
      </w:r>
      <w:r w:rsidR="00EC1885">
        <w:t>by looking at the response of nerves to epicardial stimuli. Non-transmural ischemia still allow</w:t>
      </w:r>
      <w:r w:rsidR="006E6AE0">
        <w:t>ed</w:t>
      </w:r>
      <w:r w:rsidR="00EC1885">
        <w:t xml:space="preserve"> for a response to </w:t>
      </w:r>
      <w:r w:rsidR="00EC1885">
        <w:lastRenderedPageBreak/>
        <w:t xml:space="preserve">chemical stimuli, but transmural </w:t>
      </w:r>
      <w:r w:rsidR="006E6AE0">
        <w:t>ischemia lead to apical loss of efferent sympathetic nerves within 20 minutes.</w:t>
      </w:r>
      <w:r w:rsidR="006E6AE0" w:rsidRPr="006E6AE0">
        <w:t xml:space="preserve"> </w:t>
      </w:r>
      <w:r w:rsidR="006E6AE0">
        <w:fldChar w:fldCharType="begin" w:fldLock="1"/>
      </w:r>
      <w:r w:rsidR="000D56E5">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lt;sup&gt;32&lt;/sup&gt;","plainTextFormattedCitation":"32","previouslyFormattedCitation":"(Inoue, Skale, &amp; Zipes, 1988)"},"properties":{"noteIndex":0},"schema":"https://github.com/citation-style-language/schema/raw/master/csl-citation.json"}</w:instrText>
      </w:r>
      <w:r w:rsidR="006E6AE0">
        <w:fldChar w:fldCharType="separate"/>
      </w:r>
      <w:r w:rsidR="000D56E5" w:rsidRPr="000D56E5">
        <w:rPr>
          <w:noProof/>
          <w:vertAlign w:val="superscript"/>
        </w:rPr>
        <w:t>32</w:t>
      </w:r>
      <w:r w:rsidR="006E6AE0">
        <w:fldChar w:fldCharType="end"/>
      </w:r>
      <w:r w:rsidR="006E6AE0">
        <w:t xml:space="preserve">  After 90 minutes, afferent sympathetic and vagal nerves also became denervated.</w:t>
      </w:r>
      <w:r w:rsidR="006E6AE0">
        <w:fldChar w:fldCharType="begin" w:fldLock="1"/>
      </w:r>
      <w:r w:rsidR="000D56E5">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lt;sup&gt;33&lt;/sup&gt;","plainTextFormattedCitation":"33","previouslyFormattedCitation":"(Barber, Mueller, Davies, Gill, &amp; Zipes, 1985)"},"properties":{"noteIndex":0},"schema":"https://github.com/citation-style-language/schema/raw/master/csl-citation.json"}</w:instrText>
      </w:r>
      <w:r w:rsidR="006E6AE0">
        <w:fldChar w:fldCharType="separate"/>
      </w:r>
      <w:r w:rsidR="000D56E5" w:rsidRPr="000D56E5">
        <w:rPr>
          <w:noProof/>
          <w:vertAlign w:val="superscript"/>
        </w:rPr>
        <w:t>33</w:t>
      </w:r>
      <w:r w:rsidR="006E6AE0">
        <w:fldChar w:fldCharType="end"/>
      </w:r>
      <w:r w:rsidR="006E6AE0">
        <w:t xml:space="preserve"> During these ischemic events, there </w:t>
      </w:r>
      <w:r w:rsidR="00422BE5">
        <w:t>is</w:t>
      </w:r>
      <w:r w:rsidR="006E6AE0">
        <w:t xml:space="preserve"> an increase in sympathetic excitatory outflow.</w:t>
      </w:r>
      <w:r w:rsidR="006E6AE0">
        <w:fldChar w:fldCharType="begin" w:fldLock="1"/>
      </w:r>
      <w:r w:rsidR="000D56E5">
        <w:instrText>ADDIN CSL_CITATION {"citationItems":[{"id":"ITEM-1","itemData":{"DOI":"10.1161/01.CIR.84.1.357","ISSN":"00097322","PMID":"2060106","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fb435b28-cd36-4ab3-9095-a3aea79911d2"]}],"mendeley":{"formattedCitation":"&lt;sup&gt;34&lt;/sup&gt;","plainTextFormattedCitation":"34","previouslyFormattedCitation":"(Minisi &amp; Thames, 1991)"},"properties":{"noteIndex":0},"schema":"https://github.com/citation-style-language/schema/raw/master/csl-citation.json"}</w:instrText>
      </w:r>
      <w:r w:rsidR="006E6AE0">
        <w:fldChar w:fldCharType="separate"/>
      </w:r>
      <w:r w:rsidR="000D56E5" w:rsidRPr="000D56E5">
        <w:rPr>
          <w:noProof/>
          <w:vertAlign w:val="superscript"/>
        </w:rPr>
        <w:t>34</w:t>
      </w:r>
      <w:r w:rsidR="006E6AE0">
        <w:fldChar w:fldCharType="end"/>
      </w:r>
      <w:r w:rsidR="00422BE5">
        <w:t>.</w:t>
      </w:r>
    </w:p>
    <w:p w14:paraId="57B32C7E" w14:textId="77777777" w:rsidR="007E3F7E" w:rsidRDefault="007E3F7E" w:rsidP="00AA3850">
      <w:pPr>
        <w:widowControl w:val="0"/>
        <w:autoSpaceDE w:val="0"/>
        <w:autoSpaceDN w:val="0"/>
        <w:adjustRightInd w:val="0"/>
        <w:spacing w:line="480" w:lineRule="auto"/>
      </w:pPr>
    </w:p>
    <w:p w14:paraId="2D4E9261" w14:textId="7102AB06" w:rsidR="009A1774" w:rsidRDefault="009A1774" w:rsidP="00AA3850">
      <w:pPr>
        <w:widowControl w:val="0"/>
        <w:autoSpaceDE w:val="0"/>
        <w:autoSpaceDN w:val="0"/>
        <w:adjustRightInd w:val="0"/>
        <w:spacing w:line="480" w:lineRule="auto"/>
      </w:pPr>
      <w:r>
        <w:t>[figure: zipes myocardial innervation]</w:t>
      </w:r>
    </w:p>
    <w:p w14:paraId="51269A1B" w14:textId="50F2CDFB" w:rsidR="006E6AE0" w:rsidRDefault="006E6AE0" w:rsidP="00AA3850">
      <w:pPr>
        <w:widowControl w:val="0"/>
        <w:autoSpaceDE w:val="0"/>
        <w:autoSpaceDN w:val="0"/>
        <w:adjustRightInd w:val="0"/>
        <w:spacing w:line="480" w:lineRule="auto"/>
      </w:pPr>
    </w:p>
    <w:p w14:paraId="4773BC69" w14:textId="49841A23" w:rsidR="00B93D0F" w:rsidRDefault="006E6AE0" w:rsidP="00AA3850">
      <w:pPr>
        <w:widowControl w:val="0"/>
        <w:autoSpaceDE w:val="0"/>
        <w:autoSpaceDN w:val="0"/>
        <w:adjustRightInd w:val="0"/>
        <w:spacing w:line="480" w:lineRule="auto"/>
      </w:pPr>
      <w:r>
        <w:t>However there remains a prolonged risk</w:t>
      </w:r>
      <w:r w:rsidR="00422BE5">
        <w:t xml:space="preserve"> for arrhythmias</w:t>
      </w:r>
      <w:r>
        <w:t xml:space="preserve"> after reperfusion.</w:t>
      </w:r>
      <w:r w:rsidR="00422BE5">
        <w:t xml:space="preserve"> There is differential, heterogenous innervation of sympathetic fibers in the cardiac tissue that become a nidus for arrhythmogenesis. Initially after ischemia, IC neuronal remodeling occurs. There is an immediate and persistent increase in nitric oxide synthase (NOS) containing neurons and a hypersensitivity to NE stimuli leading to generalized excitability.</w:t>
      </w:r>
      <w:r w:rsidR="00422BE5">
        <w:fldChar w:fldCharType="begin" w:fldLock="1"/>
      </w:r>
      <w:r w:rsidR="000D56E5">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lt;sup&gt;35&lt;/sup&gt;","plainTextFormattedCitation":"35","previouslyFormattedCitation":"(Hardwick, Ryan, Beaumont, Ardell, &amp; Southerland, 2014)"},"properties":{"noteIndex":0},"schema":"https://github.com/citation-style-language/schema/raw/master/csl-citation.json"}</w:instrText>
      </w:r>
      <w:r w:rsidR="00422BE5">
        <w:fldChar w:fldCharType="separate"/>
      </w:r>
      <w:r w:rsidR="000D56E5" w:rsidRPr="000D56E5">
        <w:rPr>
          <w:noProof/>
          <w:vertAlign w:val="superscript"/>
        </w:rPr>
        <w:t>35</w:t>
      </w:r>
      <w:r w:rsidR="00422BE5">
        <w:fldChar w:fldCharType="end"/>
      </w:r>
      <w:r w:rsidR="00422BE5">
        <w:t xml:space="preserve"> The non-ischemic and ischemic territories develop differential sympathetic efferent activity after events as well.</w:t>
      </w:r>
      <w:r w:rsidR="00422BE5">
        <w:fldChar w:fldCharType="begin" w:fldLock="1"/>
      </w:r>
      <w:r w:rsidR="000D56E5">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lt;sup&gt;36&lt;/sup&gt;","plainTextFormattedCitation":"36","previouslyFormattedCitation":"(Neely &amp; Hageman, 1990)"},"properties":{"noteIndex":0},"schema":"https://github.com/citation-style-language/schema/raw/master/csl-citation.json"}</w:instrText>
      </w:r>
      <w:r w:rsidR="00422BE5">
        <w:fldChar w:fldCharType="separate"/>
      </w:r>
      <w:r w:rsidR="000D56E5" w:rsidRPr="000D56E5">
        <w:rPr>
          <w:noProof/>
          <w:vertAlign w:val="superscript"/>
        </w:rPr>
        <w:t>36</w:t>
      </w:r>
      <w:r w:rsidR="00422BE5">
        <w:fldChar w:fldCharType="end"/>
      </w:r>
      <w:r w:rsidR="00422BE5">
        <w:t xml:space="preserve"> Both denervation and hyperinnervation </w:t>
      </w:r>
      <w:r w:rsidR="00E81617">
        <w:t>are</w:t>
      </w:r>
      <w:r w:rsidR="00422BE5">
        <w:t xml:space="preserve"> the response, and at the boundary of preserved and ischemic myocardium there </w:t>
      </w:r>
      <w:r w:rsidR="00E81617">
        <w:t>becomes an interdigitation of innervated and denervated tissue.</w:t>
      </w:r>
      <w:r w:rsidR="00E81617">
        <w:fldChar w:fldCharType="begin" w:fldLock="1"/>
      </w:r>
      <w:r w:rsidR="000D56E5">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lt;sup&gt;37&lt;/sup&gt;","plainTextFormattedCitation":"37","previouslyFormattedCitation":"(Huang, Boyle, &amp; Vaseghi, 2017)"},"properties":{"noteIndex":0},"schema":"https://github.com/citation-style-language/schema/raw/master/csl-citation.json"}</w:instrText>
      </w:r>
      <w:r w:rsidR="00E81617">
        <w:fldChar w:fldCharType="separate"/>
      </w:r>
      <w:r w:rsidR="000D56E5" w:rsidRPr="000D56E5">
        <w:rPr>
          <w:noProof/>
          <w:vertAlign w:val="superscript"/>
        </w:rPr>
        <w:t>37</w:t>
      </w:r>
      <w:r w:rsidR="00E81617">
        <w:fldChar w:fldCharType="end"/>
      </w:r>
      <w:r w:rsidR="00E81617">
        <w:t xml:space="preserve"> The nerve-sprouting that occurs is due to an increase in activity of left stellate ganglia in the setting of chronic myocardial ischemia.</w:t>
      </w:r>
      <w:r w:rsidR="00E81617">
        <w:fldChar w:fldCharType="begin" w:fldLock="1"/>
      </w:r>
      <w:r w:rsidR="000D56E5">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 © 2001 Elsevier Science B.V.","author":[{"dropping-particle":"","family":"Chen","given":"Peng Sheng","non-dropping-particle":"","parse-names":false,"suffix":""},{"dropping-particle":"","family":"Chen","given":"Lan S","non-dropping-particle":"","parse-names":false,"suffix":""},{"dropping-particle":"","family":"Cao","given":"Ji Min","non-dropping-particle":"","parse-names":false,"suffix":""},{"dropping-particle":"","family":"Sharifi","given":"Behrooz","non-dropping-particle":"","parse-names":false,"suffix":""},{"dropping-particle":"","family":"Karagueuzian","given":"Hrayr S","non-dropping-particle":"","parse-names":false,"suffix":""},{"dropping-particle":"","family":"Fishbein","given":"Michael C","non-dropping-particle":"","parse-names":false,"suffix":""}],"container-title":"Cardiovascular Research","id":"ITEM-2","issue":"2","issued":{"date-parts":[["2001","5"]]},"page":"409-416","title":"Sympathetic nerve sprouting, electrical remodeling and the mechanisms of sudden cardiac death","type":"article-journal","volume":"50"},"uris":["http://www.mendeley.com/documents/?uuid=a8706917-e6b6-383c-9bf5-b06c746f846f"]}],"mendeley":{"formattedCitation":"&lt;sup&gt;38,39&lt;/sup&gt;","plainTextFormattedCitation":"38,39","previouslyFormattedCitation":"(Cao et al., 2000; Chen et al., 2001)"},"properties":{"noteIndex":0},"schema":"https://github.com/citation-style-language/schema/raw/master/csl-citation.json"}</w:instrText>
      </w:r>
      <w:r w:rsidR="00E81617">
        <w:fldChar w:fldCharType="separate"/>
      </w:r>
      <w:r w:rsidR="000D56E5" w:rsidRPr="000D56E5">
        <w:rPr>
          <w:noProof/>
          <w:vertAlign w:val="superscript"/>
        </w:rPr>
        <w:t>38,39</w:t>
      </w:r>
      <w:r w:rsidR="00E81617">
        <w:fldChar w:fldCharType="end"/>
      </w:r>
      <w:r w:rsidR="00E81617">
        <w:t xml:space="preserve"> </w:t>
      </w:r>
    </w:p>
    <w:p w14:paraId="0320C96E" w14:textId="77777777" w:rsidR="00B93D0F" w:rsidRDefault="00B93D0F" w:rsidP="00AA3850">
      <w:pPr>
        <w:widowControl w:val="0"/>
        <w:autoSpaceDE w:val="0"/>
        <w:autoSpaceDN w:val="0"/>
        <w:adjustRightInd w:val="0"/>
        <w:spacing w:line="480" w:lineRule="auto"/>
      </w:pPr>
    </w:p>
    <w:p w14:paraId="3029C2E9" w14:textId="766D8BC8" w:rsidR="004E2DBA" w:rsidRDefault="00B93D0F" w:rsidP="00AA3850">
      <w:pPr>
        <w:widowControl w:val="0"/>
        <w:autoSpaceDE w:val="0"/>
        <w:autoSpaceDN w:val="0"/>
        <w:adjustRightInd w:val="0"/>
        <w:spacing w:line="480" w:lineRule="auto"/>
      </w:pPr>
      <w:r>
        <w:t>Not only does myocardial ischemia and infarction lead to changes in innervation, but also in receptor density and response, which we will discuss in the next section.</w:t>
      </w:r>
      <w:r w:rsidR="00E81617">
        <w:t xml:space="preserve"> </w:t>
      </w:r>
    </w:p>
    <w:p w14:paraId="70E362C6" w14:textId="77777777" w:rsidR="004E2DBA" w:rsidRDefault="004E2DBA" w:rsidP="00AA3850">
      <w:pPr>
        <w:widowControl w:val="0"/>
        <w:autoSpaceDE w:val="0"/>
        <w:autoSpaceDN w:val="0"/>
        <w:adjustRightInd w:val="0"/>
        <w:spacing w:line="480" w:lineRule="auto"/>
      </w:pPr>
    </w:p>
    <w:p w14:paraId="1DB0F0AD" w14:textId="58E33A48" w:rsidR="00AB6627" w:rsidRDefault="00AB6627" w:rsidP="00AA3850">
      <w:pPr>
        <w:spacing w:line="480" w:lineRule="auto"/>
      </w:pPr>
    </w:p>
    <w:p w14:paraId="203FC79B" w14:textId="380D96EA" w:rsidR="00AB6627" w:rsidRDefault="00AB6627" w:rsidP="00AA3850">
      <w:pPr>
        <w:pStyle w:val="Heading1"/>
        <w:spacing w:line="480" w:lineRule="auto"/>
      </w:pPr>
      <w:r>
        <w:br w:type="column"/>
      </w:r>
      <w:r>
        <w:lastRenderedPageBreak/>
        <w:t>EFFECT OF CATECHOLAMINES</w:t>
      </w:r>
    </w:p>
    <w:p w14:paraId="6467D55B" w14:textId="7E70FD5D" w:rsidR="00A83870" w:rsidRDefault="00A83870" w:rsidP="00AA3850">
      <w:pPr>
        <w:spacing w:line="480" w:lineRule="auto"/>
      </w:pPr>
    </w:p>
    <w:p w14:paraId="72A6E29B" w14:textId="5D0BA6C2" w:rsidR="00523229" w:rsidRDefault="001B2BB3" w:rsidP="00AA3850">
      <w:pPr>
        <w:spacing w:line="480" w:lineRule="auto"/>
      </w:pPr>
      <w:r>
        <w:t>The expected physiologic response to increased demands, through physical or psychological arousal, is an augmented cardiac output upwards of 10 L/min</w:t>
      </w:r>
      <w:r w:rsidR="00FB58FD">
        <w:t xml:space="preserve"> mediated through local neurotransmitters.</w:t>
      </w:r>
      <w:r w:rsidR="001B2A9F">
        <w:t xml:space="preserve"> </w:t>
      </w:r>
      <w:r w:rsidR="00FB58FD">
        <w:t>Myocardial contractility is increased through the effect of NE on heavily sympathetically-innervated myocardium</w:t>
      </w:r>
      <w:r w:rsidR="00966A80">
        <w:t>, which leads to ventricular inotropy</w:t>
      </w:r>
      <w:r w:rsidR="001B2A9F">
        <w:t xml:space="preserve"> and lusitropy through increased cytosolic calcium</w:t>
      </w:r>
      <w:r w:rsidR="00966A80">
        <w:t>.</w:t>
      </w:r>
      <w:r w:rsidR="001B2A9F">
        <w:fldChar w:fldCharType="begin" w:fldLock="1"/>
      </w:r>
      <w:r w:rsidR="000D56E5">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lt;sup&gt;40&lt;/sup&gt;","plainTextFormattedCitation":"40","previouslyFormattedCitation":"(Shan et al., 2010)"},"properties":{"noteIndex":0},"schema":"https://github.com/citation-style-language/schema/raw/master/csl-citation.json"}</w:instrText>
      </w:r>
      <w:r w:rsidR="001B2A9F">
        <w:fldChar w:fldCharType="separate"/>
      </w:r>
      <w:r w:rsidR="000D56E5" w:rsidRPr="000D56E5">
        <w:rPr>
          <w:noProof/>
          <w:vertAlign w:val="superscript"/>
        </w:rPr>
        <w:t>40</w:t>
      </w:r>
      <w:r w:rsidR="001B2A9F">
        <w:fldChar w:fldCharType="end"/>
      </w:r>
      <w:r w:rsidR="00966A80">
        <w:t xml:space="preserve"> The</w:t>
      </w:r>
      <w:r w:rsidR="00FB58FD">
        <w:t xml:space="preserve"> effect of</w:t>
      </w:r>
      <w:r w:rsidR="00966A80">
        <w:t xml:space="preserve"> NE at</w:t>
      </w:r>
      <w:r w:rsidR="00FB58FD">
        <w:t xml:space="preserve"> the SA and AV node </w:t>
      </w:r>
      <w:r w:rsidR="00966A80">
        <w:t xml:space="preserve">leads to increases in </w:t>
      </w:r>
      <w:r w:rsidR="00E42219">
        <w:t>chronotropy (heart rate) and dromotropy (speed of conduction).</w:t>
      </w:r>
      <w:r w:rsidR="001B2A9F">
        <w:fldChar w:fldCharType="begin" w:fldLock="1"/>
      </w:r>
      <w:r w:rsidR="000D56E5">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lt;sup&gt;41,42&lt;/sup&gt;","plainTextFormattedCitation":"41,42","previouslyFormattedCitation":"(Franzoso, Zaglia, &amp; Mongillo, 2016; Liao, Lockhead, Larson, &amp; Proenza, 2010)"},"properties":{"noteIndex":0},"schema":"https://github.com/citation-style-language/schema/raw/master/csl-citation.json"}</w:instrText>
      </w:r>
      <w:r w:rsidR="001B2A9F">
        <w:fldChar w:fldCharType="separate"/>
      </w:r>
      <w:r w:rsidR="000D56E5" w:rsidRPr="000D56E5">
        <w:rPr>
          <w:noProof/>
          <w:vertAlign w:val="superscript"/>
        </w:rPr>
        <w:t>41,42</w:t>
      </w:r>
      <w:r w:rsidR="001B2A9F">
        <w:fldChar w:fldCharType="end"/>
      </w:r>
      <w:r w:rsidR="001B2A9F">
        <w:t xml:space="preserve"> However, at supraphysiologic levels, pathology develops. </w:t>
      </w:r>
    </w:p>
    <w:p w14:paraId="2D76D1FB" w14:textId="77777777" w:rsidR="00523229" w:rsidRDefault="00523229" w:rsidP="00AA3850">
      <w:pPr>
        <w:spacing w:line="480" w:lineRule="auto"/>
      </w:pPr>
    </w:p>
    <w:p w14:paraId="6E995CCA" w14:textId="4B464575" w:rsidR="00387F8D" w:rsidRDefault="001B2A9F" w:rsidP="00AA3850">
      <w:pPr>
        <w:spacing w:line="480" w:lineRule="auto"/>
      </w:pPr>
      <w:r>
        <w:t>Takotsub</w:t>
      </w:r>
      <w:r w:rsidR="004D3F62">
        <w:t>o</w:t>
      </w:r>
      <w:r>
        <w:t xml:space="preserve"> cardiomyopathy, the “broken heart” syndrome, is a clinical entity well-known for the role of SNS overactivity</w:t>
      </w:r>
      <w:r w:rsidR="00265261">
        <w:t xml:space="preserve">, characterized by apical hypokinesis. </w:t>
      </w:r>
      <w:r w:rsidR="0032248B">
        <w:t xml:space="preserve">Situations that cause sympathetic hyperactivation, from elevated intracranial pressure, pheochromocytoma crises, </w:t>
      </w:r>
      <w:r w:rsidR="008A7E39">
        <w:t xml:space="preserve">and </w:t>
      </w:r>
      <w:r w:rsidR="0032248B">
        <w:t xml:space="preserve">emotionally devastating events, </w:t>
      </w:r>
      <w:r w:rsidR="008A7E39">
        <w:t>cause</w:t>
      </w:r>
      <w:r w:rsidR="0032248B">
        <w:t xml:space="preserve"> both </w:t>
      </w:r>
      <w:r w:rsidR="008A7E39">
        <w:t xml:space="preserve">increased </w:t>
      </w:r>
      <w:r w:rsidR="0032248B">
        <w:t>systemic and cardiac sympathetic outflow</w:t>
      </w:r>
      <w:r w:rsidR="008A7E39">
        <w:t xml:space="preserve"> can lead to a stress cardiomyopathy</w:t>
      </w:r>
      <w:r w:rsidR="0032248B">
        <w:t>.</w:t>
      </w:r>
      <w:r w:rsidR="00C62ADF">
        <w:fldChar w:fldCharType="begin" w:fldLock="1"/>
      </w:r>
      <w:r w:rsidR="000D56E5">
        <w:instrText>ADDIN CSL_CITATION {"citationItems":[{"id":"ITEM-1","itemData":{"DOI":"10.1007/s10286-017-0465-z","ISSN":"16191560","PMID":"28917022","abstract":"© 2017 The Author(s) Takotsubo syndrome is a recently recognized acute cardiac disease entity with a clinical presentation resembling that of an acute coronary syndrome. The typical takotsubo syndrome patient has a unique circumferential left (bi-) ventricular contraction abnormality profile that extends beyond a coronary artery supply territory and appears to follow the anatomical cardiac sympathetic innervation. The syndrome predominantly affects postmenopausal women and is often preceded by emotional or physical stress. Patients with predisposing factors such as malignancy and other chronic comorbidities are more prone to suffer from takotsubo syndrome. The pathogenesis of takotsubo syndrome is elusive. Several pathophysiological mechanisms involving myocardial ischemia (multivessel coronary artery spasm, microvascular dysfunction, aborted myocardial infarction), left ventricular outlet tract obstruction, blood-borne catecholamine myocardial toxicity, epinephrine-induced switch in signal trafficking, and autonomic nervous system dysfunction have been proposed. The syndrome is usually reversible; nevertheless, during the acute stage, a substantial number of patients develop severe complications such as arrhythmias, heart failure including pulmonary edema and cardiogenic shock, thromboembolism, cardiac arrest, and rupture. Treatment of precipitating factors, predisposing diseases, and complications is fundamental during the acute stage of the disease. The epidemiology, pathogenesis, and management of takotsubo syndrome are reviewed in this paper.","author":[{"dropping-particle":"","family":"Y-Hassan","given":"Shams","non-dropping-particle":"","parse-names":false,"suffix":""},{"dropping-particle":"","family":"Tornvall","given":"Per","non-dropping-particle":"","parse-names":false,"suffix":""}],"container-title":"Clinical Autonomic Research","id":"ITEM-1","issue":"1","issued":{"date-parts":[["2018"]]},"page":"53-65","publisher":"Springer","title":"Epidemiology, pathogenesis, and management of takotsubo syndrome","type":"article","volume":"28"},"uris":["http://www.mendeley.com/documents/?uuid=11315893-4db3-336b-8f2a-ba03c94e2dc6"]},{"id":"ITEM-2","itemData":{"DOI":"10.1016/j.chest.2015.12.014","ISSN":"19313543","PMID":"26836901","abstract":"Recent literature has implicated severe neurologic injuries, such as aneurysmal subarachnoid hemorrhage, as a cause of cardiac dysfunction, impaired hemodynamic function, and poor outcomes. Mechanistic links between the brain and the heart have been explored in detail over the past several decades, and catecholamine excess, neuroendocrine dysfunction, and unchecked inflammation all likely contribute to the pathophysiologic process. Although cardiac dysfunction has also been described in other disease paradigms, including septic shock and thermal injury, there is likely a common underlying pathophysiology. In this review, we will examine the pathophysiology of cardiac dysfunction after neurologic injury, discuss the evidence surrounding cardiac dysfunction after different neurologic injuries, and suggest future research goals to gain knowledge and improve outcomes in this patient population.","author":[{"dropping-particle":"","family":"Krishnamoorthy","given":"Vijay","non-dropping-particle":"","parse-names":false,"suffix":""},{"dropping-particle":"","family":"Burkhard Mackensen","given":"G.","non-dropping-particle":"","parse-names":false,"suffix":""},{"dropping-particle":"","family":"Gibbons","given":"Edward F","non-dropping-particle":"","parse-names":false,"suffix":""},{"dropping-particle":"","family":"Vavilala","given":"Monica S","non-dropping-particle":"","parse-names":false,"suffix":""}],"container-title":"Chest","id":"ITEM-2","issue":"5","issued":{"date-parts":[["2016"]]},"page":"1325-1331","publisher":"American College of Chest Physicians","title":"Cardiac dysfunction after neurologic injury what do we know and where are we going?","type":"article","volume":"149"},"uris":["http://www.mendeley.com/documents/?uuid=0f93adf9-7050-3aef-97b3-bf3ab50ebd68"]}],"mendeley":{"formattedCitation":"&lt;sup&gt;43,44&lt;/sup&gt;","plainTextFormattedCitation":"43,44","previouslyFormattedCitation":"(Krishnamoorthy, Burkhard Mackensen, Gibbons, &amp; Vavilala, 2016; Y-Hassan &amp; Tornvall, 2018)"},"properties":{"noteIndex":0},"schema":"https://github.com/citation-style-language/schema/raw/master/csl-citation.json"}</w:instrText>
      </w:r>
      <w:r w:rsidR="00C62ADF">
        <w:fldChar w:fldCharType="separate"/>
      </w:r>
      <w:r w:rsidR="000D56E5" w:rsidRPr="000D56E5">
        <w:rPr>
          <w:noProof/>
          <w:vertAlign w:val="superscript"/>
        </w:rPr>
        <w:t>43,44</w:t>
      </w:r>
      <w:r w:rsidR="00C62ADF">
        <w:fldChar w:fldCharType="end"/>
      </w:r>
      <w:r w:rsidR="0032248B">
        <w:t xml:space="preserve"> But is it systemic NE or local NE that leads to the</w:t>
      </w:r>
      <w:r w:rsidR="008A7E39">
        <w:t>se findings?</w:t>
      </w:r>
      <w:r w:rsidR="00387F8D">
        <w:t xml:space="preserve"> </w:t>
      </w:r>
      <w:r w:rsidR="00265261">
        <w:t xml:space="preserve">There are two paths the sympathetic branch takes to reach the apex of the heart – through the coronary artery system and direct innervation of the myocardium. </w:t>
      </w:r>
      <w:r w:rsidR="0015060F">
        <w:t>Understanding the location and density of adrenergic receptors helps to theorize how catecholamine-excess states leads to cardiac pathology</w:t>
      </w:r>
      <w:r w:rsidR="004D3F62">
        <w:t>.</w:t>
      </w:r>
      <w:r w:rsidR="00387F8D">
        <w:t xml:space="preserve"> Above, we discussed the receptor locations within the coronary arteries, and here we will discuss the importance of receptor location in the myocardium. </w:t>
      </w:r>
    </w:p>
    <w:p w14:paraId="15A8C4B2" w14:textId="77777777" w:rsidR="00387F8D" w:rsidRDefault="00387F8D" w:rsidP="00AA3850">
      <w:pPr>
        <w:spacing w:line="480" w:lineRule="auto"/>
      </w:pPr>
    </w:p>
    <w:p w14:paraId="0AFC14D1" w14:textId="3C5422F2" w:rsidR="0015060F" w:rsidRDefault="00387F8D" w:rsidP="00AA3850">
      <w:pPr>
        <w:spacing w:line="480" w:lineRule="auto"/>
      </w:pPr>
      <w:r>
        <w:t xml:space="preserve">Almost all cardiomyocytes are in contact with sympathetic neurons, </w:t>
      </w:r>
      <w:r w:rsidR="008C1824">
        <w:t>as</w:t>
      </w:r>
      <w:r>
        <w:t xml:space="preserve"> sympathetic stimulation leads to </w:t>
      </w:r>
      <w:r w:rsidR="0026412F">
        <w:t>normal cardiomyocyte growth</w:t>
      </w:r>
      <w:r>
        <w:t>.</w:t>
      </w:r>
      <w:r>
        <w:fldChar w:fldCharType="begin" w:fldLock="1"/>
      </w:r>
      <w:r w:rsidR="000D56E5">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id":"ITEM-3","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3","issue":"2","issued":{"date-parts":[["2013"]]},"page":"240-250","title":"Cardiac sympathetic neurons provide trophic signal to the heart via β2-adrenoceptor-dependent regulation of proteolysis","type":"article-journal","volume":"97"},"uris":["http://www.mendeley.com/documents/?uuid=325cbaff-81db-3987-9bf7-0e2140f0be73"]}],"mendeley":{"formattedCitation":"&lt;sup&gt;42,45,46&lt;/sup&gt;","plainTextFormattedCitation":"42,45,46","previouslyFormattedCitation":"(Franzoso et al., 2016; Hirsch et al., 2013; Zaglia et al., 2013)"},"properties":{"noteIndex":0},"schema":"https://github.com/citation-style-language/schema/raw/master/csl-citation.json"}</w:instrText>
      </w:r>
      <w:r>
        <w:fldChar w:fldCharType="separate"/>
      </w:r>
      <w:r w:rsidR="000D56E5" w:rsidRPr="000D56E5">
        <w:rPr>
          <w:noProof/>
          <w:vertAlign w:val="superscript"/>
        </w:rPr>
        <w:t>42,45,46</w:t>
      </w:r>
      <w:r>
        <w:fldChar w:fldCharType="end"/>
      </w:r>
      <w:r>
        <w:t xml:space="preserve"> </w:t>
      </w:r>
      <w:r w:rsidR="00B00F48">
        <w:t xml:space="preserve">B1AR and B2AR are </w:t>
      </w:r>
      <w:r w:rsidR="008C1824">
        <w:t xml:space="preserve">both </w:t>
      </w:r>
      <w:r w:rsidR="00B00F48">
        <w:t>present in cardiac myocytes at sympathetic</w:t>
      </w:r>
      <w:r w:rsidR="008C1824">
        <w:t xml:space="preserve"> nerve terminals</w:t>
      </w:r>
      <w:r w:rsidR="00B00F48">
        <w:t>. B1AR accumulate at synapse</w:t>
      </w:r>
      <w:r w:rsidR="00B9209F">
        <w:t>s</w:t>
      </w:r>
      <w:r w:rsidR="00B00F48">
        <w:t>, while B2AR undergo endocytosis after stimulation.</w:t>
      </w:r>
      <w:r w:rsidR="00B54DBC">
        <w:fldChar w:fldCharType="begin" w:fldLock="1"/>
      </w:r>
      <w:r w:rsidR="000D56E5">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lt;sup&gt;47&lt;/sup&gt;","plainTextFormattedCitation":"47","previouslyFormattedCitation":"(Shcherbakova et al., 2007)"},"properties":{"noteIndex":0},"schema":"https://github.com/citation-style-language/schema/raw/master/csl-citation.json"}</w:instrText>
      </w:r>
      <w:r w:rsidR="00B54DBC">
        <w:fldChar w:fldCharType="separate"/>
      </w:r>
      <w:r w:rsidR="000D56E5" w:rsidRPr="000D56E5">
        <w:rPr>
          <w:noProof/>
          <w:vertAlign w:val="superscript"/>
        </w:rPr>
        <w:t>47</w:t>
      </w:r>
      <w:r w:rsidR="00B54DBC">
        <w:fldChar w:fldCharType="end"/>
      </w:r>
      <w:r w:rsidR="00B54DBC">
        <w:t xml:space="preserve"> </w:t>
      </w:r>
      <w:r w:rsidR="0026412F">
        <w:t xml:space="preserve">These signals help regulate the contractility of myocytes. </w:t>
      </w:r>
      <w:r w:rsidR="00B54DBC">
        <w:t>The density of adrenergic receptors</w:t>
      </w:r>
      <w:r w:rsidR="00E21811">
        <w:t xml:space="preserve"> and NE is </w:t>
      </w:r>
      <w:r w:rsidR="008C1824">
        <w:t>greatest</w:t>
      </w:r>
      <w:r w:rsidR="00E21811">
        <w:t xml:space="preserve"> </w:t>
      </w:r>
      <w:r w:rsidR="008C1824">
        <w:t>at</w:t>
      </w:r>
      <w:r w:rsidR="00E21811">
        <w:t xml:space="preserve"> the base of the heart, with </w:t>
      </w:r>
      <w:r w:rsidR="008C1824">
        <w:t>decreasing</w:t>
      </w:r>
      <w:r w:rsidR="00E21811">
        <w:t xml:space="preserve"> concentrations </w:t>
      </w:r>
      <w:r w:rsidR="008C1824">
        <w:t>moving towards</w:t>
      </w:r>
      <w:r w:rsidR="00E21811">
        <w:t xml:space="preserve"> the apex.</w:t>
      </w:r>
      <w:r w:rsidR="00E21811">
        <w:fldChar w:fldCharType="begin" w:fldLock="1"/>
      </w:r>
      <w:r w:rsidR="000D56E5">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id":"ITEM-2","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2","issue":"6","issued":{"date-parts":[["2001","12","1"]]},"page":"539-546","title":"How heterogeneous is the cardiac autonomic innervation?","type":"article-journal","volume":"96"},"uris":["http://www.mendeley.com/documents/?uuid=33d82646-c964-3b11-9db8-5fdaa0ff3f13"]}],"mendeley":{"formattedCitation":"&lt;sup&gt;7,8&lt;/sup&gt;","plainTextFormattedCitation":"7,8","previouslyFormattedCitation":"(Momose et al., 2001; Pierpont et al., 1985)"},"properties":{"noteIndex":0},"schema":"https://github.com/citation-style-language/schema/raw/master/csl-citation.json"}</w:instrText>
      </w:r>
      <w:r w:rsidR="00E21811">
        <w:fldChar w:fldCharType="separate"/>
      </w:r>
      <w:r w:rsidR="000D56E5" w:rsidRPr="000D56E5">
        <w:rPr>
          <w:noProof/>
          <w:vertAlign w:val="superscript"/>
        </w:rPr>
        <w:t>7,8</w:t>
      </w:r>
      <w:r w:rsidR="00E21811">
        <w:fldChar w:fldCharType="end"/>
      </w:r>
      <w:r w:rsidR="0026412F">
        <w:t xml:space="preserve"> </w:t>
      </w:r>
      <w:r w:rsidR="00C62ADF">
        <w:t xml:space="preserve">Cardiac myocyte </w:t>
      </w:r>
      <w:r w:rsidR="00073F77">
        <w:t>toxicity</w:t>
      </w:r>
      <w:r w:rsidR="00C62ADF">
        <w:t xml:space="preserve"> occurs u</w:t>
      </w:r>
      <w:r w:rsidR="0026412F">
        <w:t>nder excessive or prolonged catecholamine exposure,</w:t>
      </w:r>
      <w:r w:rsidR="00C62ADF">
        <w:t xml:space="preserve"> and is seen in Takotsubo</w:t>
      </w:r>
      <w:r w:rsidR="00073F77">
        <w:t xml:space="preserve"> syndrome with contraction band necrosis on </w:t>
      </w:r>
      <w:r w:rsidR="008C1824">
        <w:t xml:space="preserve">histology. </w:t>
      </w:r>
      <w:r w:rsidR="00523229">
        <w:t xml:space="preserve">The preference for the apex could </w:t>
      </w:r>
      <w:r w:rsidR="008C1824">
        <w:t xml:space="preserve">occur through either the coronary adrenergic system, or through the cardiomyoctes themselves. An older theory posited that </w:t>
      </w:r>
      <w:r w:rsidR="00523229">
        <w:t>multivessel coronary vasospasm</w:t>
      </w:r>
      <w:r w:rsidR="008C1824">
        <w:t xml:space="preserve"> could lead to apical toxicity</w:t>
      </w:r>
      <w:r w:rsidR="00523229">
        <w:t xml:space="preserve">, however A1AR and B1AR </w:t>
      </w:r>
      <w:r w:rsidR="008C1824">
        <w:t xml:space="preserve">within the coronary vessels </w:t>
      </w:r>
      <w:r w:rsidR="00523229">
        <w:t xml:space="preserve">do not </w:t>
      </w:r>
      <w:r w:rsidR="008C1824">
        <w:t xml:space="preserve">cause </w:t>
      </w:r>
      <w:r w:rsidR="00523229">
        <w:t xml:space="preserve">cardiomyocyte </w:t>
      </w:r>
      <w:r w:rsidR="00523229">
        <w:lastRenderedPageBreak/>
        <w:t>necrosis</w:t>
      </w:r>
      <w:r w:rsidR="008C1824">
        <w:t>, which is seen in Takotsubo syndrome with contraction band necrosis</w:t>
      </w:r>
      <w:r w:rsidR="00523229">
        <w:t>.</w:t>
      </w:r>
      <w:r w:rsidR="008C1824">
        <w:fldChar w:fldCharType="begin" w:fldLock="1"/>
      </w:r>
      <w:r w:rsidR="000D56E5">
        <w:instrText>ADDIN CSL_CITATION {"citationItems":[{"id":"ITEM-1","itemData":{"DOI":"10.1016/j.carrev.2013.09.008","ISSN":"15538389","PMID":"24140050","abstract":"Takotsubo syndrome (TS), also known as broken heart syndrome and neurogenic stunned myocardium, is an acute cardiac disease entity characterized by a clinical picture mimicking that of an acute coronary syndrome. The pathogenesis of TS has not been established yet. Among the most often debated pathologic mechanisms of TS are as follows: first, multi-vessel coronary spasm; second, myocardial microvascular dysfunction; third, aborted myocardial infarction caused by transient thrombotic occlusion of a long wrap-around left anterior descending artery; fourth, left ventricular outflow tract obstruction; fifth, blood-borne catecholamine cardiac toxicity; and sixth, cardiac sympathetic disruption and norepinephrine seethe and spillover. The aim of this review is to provide a thorough analysis of the literature data coming mainly from the neurological literature and dealing with the pathogenesis of TS. Substantial evidence challenging the first five hypotheses and arguing in favor of the hypothesis that acute cardiac sympathetic eruption and norepinephrine seethe and spillover is causing TS in predisposed patients is presented. © 2014 Elsevier Inc.","author":[{"dropping-particle":"","family":"Y-Hassan","given":"Shams","non-dropping-particle":"","parse-names":false,"suffix":""}],"container-title":"Cardiovascular Revascularization Medicine","id":"ITEM-1","issue":"1","issued":{"date-parts":[["2014","1"]]},"page":"35-42","title":"Acute cardiac sympathetic disruption in the pathogenesis of the takotsubo syndrome: A systematic review of the literature to date","type":"article","volume":"15"},"uris":["http://www.mendeley.com/documents/?uuid=020f4c0a-ccf8-37fe-9498-d8e1b8ff2994"]},{"id":"ITEM-2","itemData":{"DOI":"10.1093/eurheartj/ehl570","ISSN":"0195668X","PMID":"17395683","abstract":"AIMS: To gain more insight into the phenomenon of Tako-Tsubo cardiomyopathy (TTC), the purpose of the present study was to investigate the myocardial structure in the acute phase of TTC and after functional recovery. METHODS AND RESULTS: We studied eight patients presenting with TTC diagnosed by coronary angiography, ventriculography, magnetic resonance imaging, and echocardiography. Serial myocardial biopsies were taken during the phase of severely impaired left ventricular function and after functional recovery. Specimens were examined by light and electron microscope as well as immunohistochemistry. Additionally, specific methods detecting different types of cell death and measurements of virus titer were performed. All patients showed the typical contractile pattern of TTC and complete functional recovery within 12 +/- 3 days. In 'acute' biopsies, many vacuoles of different size were found contributing to cellular hypertrophy. PAS staining revealed intracellular accumulation of glycogen. Additionally, structural deteriorations characterized by disorganization of contractile and cytoskeletal proteins could be detected. The extracellular matrix proteins were increased. Signs of oncotic and apoptotic cell death were absent. After functional recovery, all described alterations showed a nearly complete reversibility. CONCLUSION: TTC is accompanied by severe morphological alterations potentially resulting from catecholamine excess followed by microcirculatory dysfunction and direct cardiotoxicity. However, the affected myocardium represents a high potential of structural reconstitution which correlates with the rapid functional recovery.","author":[{"dropping-particle":"","family":"Nef","given":"Holger M.","non-dropping-particle":"","parse-names":false,"suffix":""},{"dropping-particle":"","family":"Möllmann","given":"Helge","non-dropping-particle":"","parse-names":false,"suffix":""},{"dropping-particle":"","family":"Kostin","given":"Sawa","non-dropping-particle":"","parse-names":false,"suffix":""},{"dropping-particle":"","family":"Troidl","given":"Christian","non-dropping-particle":"","parse-names":false,"suffix":""},{"dropping-particle":"","family":"Voss","given":"Sandra","non-dropping-particle":"","parse-names":false,"suffix":""},{"dropping-particle":"","family":"Weber","given":"Michael","non-dropping-particle":"","parse-names":false,"suffix":""},{"dropping-particle":"","family":"Dill","given":"Thorsten","non-dropping-particle":"","parse-names":false,"suffix":""},{"dropping-particle":"","family":"Rolf","given":"Andreas","non-dropping-particle":"","parse-names":false,"suffix":""},{"dropping-particle":"","family":"Brandt","given":"Roland","non-dropping-particle":"","parse-names":false,"suffix":""},{"dropping-particle":"","family":"Hamm","given":"Christian W.","non-dropping-particle":"","parse-names":false,"suffix":""},{"dropping-particle":"","family":"Elsässer","given":"Albrecht","non-dropping-particle":"","parse-names":false,"suffix":""}],"container-title":"European Heart Journal","id":"ITEM-2","issue":"20","issued":{"date-parts":[["2007","9","7"]]},"page":"2456-2464","title":"Tako-Tsubo cardiomyopathy: Intraindividual structural analysis in the acute phase and after functional recovery","type":"article-journal","volume":"28"},"uris":["http://www.mendeley.com/documents/?uuid=2d3e88c0-d436-36e3-a3fe-6cdc1e238984"]}],"mendeley":{"formattedCitation":"&lt;sup&gt;48,49&lt;/sup&gt;","plainTextFormattedCitation":"48,49","previouslyFormattedCitation":"(Nef et al., 2007; Y-Hassan, 2014)"},"properties":{"noteIndex":0},"schema":"https://github.com/citation-style-language/schema/raw/master/csl-citation.json"}</w:instrText>
      </w:r>
      <w:r w:rsidR="008C1824">
        <w:fldChar w:fldCharType="separate"/>
      </w:r>
      <w:r w:rsidR="000D56E5" w:rsidRPr="000D56E5">
        <w:rPr>
          <w:noProof/>
          <w:vertAlign w:val="superscript"/>
        </w:rPr>
        <w:t>48,49</w:t>
      </w:r>
      <w:r w:rsidR="008C1824">
        <w:fldChar w:fldCharType="end"/>
      </w:r>
      <w:r w:rsidR="008C1824">
        <w:t xml:space="preserve"> </w:t>
      </w:r>
      <w:r w:rsidR="00523229">
        <w:t xml:space="preserve"> The apex may be more vulnerable to NE overactivation due to the scarcity of available adrenergic receptors, leading to relatively “earlier” saturation of receptors compared to more proximal parts of the heart. </w:t>
      </w:r>
    </w:p>
    <w:p w14:paraId="54065A75" w14:textId="77777777" w:rsidR="00E2759D" w:rsidRDefault="00E2759D" w:rsidP="00AA3850">
      <w:pPr>
        <w:spacing w:line="480" w:lineRule="auto"/>
      </w:pPr>
    </w:p>
    <w:p w14:paraId="4A6E6B2E" w14:textId="3A709423" w:rsidR="006601C4" w:rsidRDefault="00E2759D" w:rsidP="00AA3850">
      <w:pPr>
        <w:spacing w:line="480" w:lineRule="auto"/>
      </w:pPr>
      <w:r>
        <w:t xml:space="preserve">The adrenergic and vagal neurotransmitters interact locally, with each branch of the ANS modulating the other. </w:t>
      </w:r>
      <w:r w:rsidR="006601C4">
        <w:t>Choline acetyltransferase (ChAT)</w:t>
      </w:r>
      <w:r>
        <w:t xml:space="preserve"> somata</w:t>
      </w:r>
      <w:r w:rsidR="006601C4">
        <w:t xml:space="preserve"> produce acetylcholine (ACh), which are typically </w:t>
      </w:r>
      <w:r>
        <w:t xml:space="preserve">vagal and </w:t>
      </w:r>
      <w:r w:rsidR="006601C4">
        <w:t xml:space="preserve">cardioinhibitory. Cholinergic </w:t>
      </w:r>
      <w:r>
        <w:t xml:space="preserve">cells predominate the </w:t>
      </w:r>
      <w:r w:rsidR="006601C4">
        <w:t>cardiac nerves, making anywhere from 60% to 100% of cardiac ganglia. ChAT somata are also more common in the atria than the rest of the heart. In the presence of NE, the inhibitory effects of ACh are exaggerated in a phenomenon called accentuated antagonism.</w:t>
      </w:r>
      <w:r w:rsidR="006601C4">
        <w:fldChar w:fldCharType="begin" w:fldLock="1"/>
      </w:r>
      <w:r w:rsidR="000D56E5">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50,51&lt;/sup&gt;","plainTextFormattedCitation":"50,51","previouslyFormattedCitation":"(Levy, 1971; Stramba-Badiale et al., 1991)"},"properties":{"noteIndex":0},"schema":"https://github.com/citation-style-language/schema/raw/master/csl-citation.json"}</w:instrText>
      </w:r>
      <w:r w:rsidR="006601C4">
        <w:fldChar w:fldCharType="separate"/>
      </w:r>
      <w:r w:rsidR="000D56E5" w:rsidRPr="000D56E5">
        <w:rPr>
          <w:noProof/>
          <w:vertAlign w:val="superscript"/>
        </w:rPr>
        <w:t>50,51</w:t>
      </w:r>
      <w:r w:rsidR="006601C4">
        <w:fldChar w:fldCharType="end"/>
      </w:r>
      <w:r w:rsidR="006601C4">
        <w:t xml:space="preserve"> Nitric oxide synthase (NOS) produces nitric oxide (NO), and colocalizes with ChAT somata. Its present equally from endocardium to epicardium, but the density favors the base versus the apex.</w:t>
      </w:r>
      <w:r w:rsidR="006601C4">
        <w:fldChar w:fldCharType="begin" w:fldLock="1"/>
      </w:r>
      <w:r w:rsidR="000D56E5">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52&lt;/sup&gt;","plainTextFormattedCitation":"52","previouslyFormattedCitation":"(Brack, Patel, Coote, &amp; Ng, 2007)"},"properties":{"noteIndex":0},"schema":"https://github.com/citation-style-language/schema/raw/master/csl-citation.json"}</w:instrText>
      </w:r>
      <w:r w:rsidR="006601C4">
        <w:fldChar w:fldCharType="separate"/>
      </w:r>
      <w:r w:rsidR="000D56E5" w:rsidRPr="000D56E5">
        <w:rPr>
          <w:noProof/>
          <w:vertAlign w:val="superscript"/>
        </w:rPr>
        <w:t>52</w:t>
      </w:r>
      <w:r w:rsidR="006601C4">
        <w:fldChar w:fldCharType="end"/>
      </w:r>
      <w:r w:rsidR="006601C4">
        <w:t xml:space="preserve">  As it is also a co-transmitter that modulates the vagal effect of increasing the VF threshold, through modifying action potential duration (APD). TH is responsible for NE production, but surprisingly 10-20% of all neurons contain both TH and ChAT.</w:t>
      </w:r>
      <w:r w:rsidR="006601C4">
        <w:fldChar w:fldCharType="begin" w:fldLock="1"/>
      </w:r>
      <w:r w:rsidR="000D56E5">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53&lt;/sup&gt;","plainTextFormattedCitation":"53","previouslyFormattedCitation":"(Pauza et al., 2013)"},"properties":{"noteIndex":0},"schema":"https://github.com/citation-style-language/schema/raw/master/csl-citation.json"}</w:instrText>
      </w:r>
      <w:r w:rsidR="006601C4">
        <w:fldChar w:fldCharType="separate"/>
      </w:r>
      <w:r w:rsidR="000D56E5" w:rsidRPr="000D56E5">
        <w:rPr>
          <w:noProof/>
          <w:vertAlign w:val="superscript"/>
        </w:rPr>
        <w:t>53</w:t>
      </w:r>
      <w:r w:rsidR="006601C4">
        <w:fldChar w:fldCharType="end"/>
      </w:r>
      <w:r w:rsidR="006601C4">
        <w:t xml:space="preserve"> Both the left and right coronary plexuses however are mainly adrenergic.</w:t>
      </w:r>
      <w:r w:rsidR="006601C4">
        <w:fldChar w:fldCharType="begin" w:fldLock="1"/>
      </w:r>
      <w:r w:rsidR="000D56E5">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54&lt;/sup&gt;","plainTextFormattedCitation":"54","previouslyFormattedCitation":"(Pauziene et al., 2016)"},"properties":{"noteIndex":0},"schema":"https://github.com/citation-style-language/schema/raw/master/csl-citation.json"}</w:instrText>
      </w:r>
      <w:r w:rsidR="006601C4">
        <w:fldChar w:fldCharType="separate"/>
      </w:r>
      <w:r w:rsidR="000D56E5" w:rsidRPr="000D56E5">
        <w:rPr>
          <w:noProof/>
          <w:vertAlign w:val="superscript"/>
        </w:rPr>
        <w:t>54</w:t>
      </w:r>
      <w:r w:rsidR="006601C4">
        <w:fldChar w:fldCharType="end"/>
      </w:r>
      <w:r w:rsidR="006601C4">
        <w:t xml:space="preserve"> Alongside NE, neuropeptide Y (NPY) is co-released. At the level of the synapse, NPY attenuates the effect of vagal tone by decreasing ACh release.</w:t>
      </w:r>
      <w:r w:rsidR="006601C4">
        <w:fldChar w:fldCharType="begin" w:fldLock="1"/>
      </w:r>
      <w:r w:rsidR="000D56E5">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55&lt;/sup&gt;","plainTextFormattedCitation":"55","previouslyFormattedCitation":"(Herring, Lokale, Danson, Heaton, &amp; Paterson, 2008)"},"properties":{"noteIndex":0},"schema":"https://github.com/citation-style-language/schema/raw/master/csl-citation.json"}</w:instrText>
      </w:r>
      <w:r w:rsidR="006601C4">
        <w:fldChar w:fldCharType="separate"/>
      </w:r>
      <w:r w:rsidR="000D56E5" w:rsidRPr="000D56E5">
        <w:rPr>
          <w:noProof/>
          <w:vertAlign w:val="superscript"/>
        </w:rPr>
        <w:t>55</w:t>
      </w:r>
      <w:r w:rsidR="006601C4">
        <w:fldChar w:fldCharType="end"/>
      </w:r>
      <w:r w:rsidR="006601C4">
        <w:t xml:space="preserve"> It also functions as a potent coronary vasoconstrictor acutely, however may lead to angiogenesis in the long-term.</w:t>
      </w:r>
      <w:r w:rsidR="006601C4">
        <w:fldChar w:fldCharType="begin" w:fldLock="1"/>
      </w:r>
      <w:r w:rsidR="000D56E5">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56&lt;/sup&gt;","plainTextFormattedCitation":"56","previouslyFormattedCitation":"(Herring, 2015)"},"properties":{"noteIndex":0},"schema":"https://github.com/citation-style-language/schema/raw/master/csl-citation.json"}</w:instrText>
      </w:r>
      <w:r w:rsidR="006601C4">
        <w:fldChar w:fldCharType="separate"/>
      </w:r>
      <w:r w:rsidR="000D56E5" w:rsidRPr="000D56E5">
        <w:rPr>
          <w:noProof/>
          <w:vertAlign w:val="superscript"/>
        </w:rPr>
        <w:t>56</w:t>
      </w:r>
      <w:r w:rsidR="006601C4">
        <w:fldChar w:fldCharType="end"/>
      </w:r>
      <w:r w:rsidR="006601C4">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rsidR="006601C4">
        <w:fldChar w:fldCharType="begin" w:fldLock="1"/>
      </w:r>
      <w:r w:rsidR="000D56E5">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57&lt;/sup&gt;","plainTextFormattedCitation":"57","previouslyFormattedCitation":"(Rosano et al., 2017)"},"properties":{"noteIndex":0},"schema":"https://github.com/citation-style-language/schema/raw/master/csl-citation.json"}</w:instrText>
      </w:r>
      <w:r w:rsidR="006601C4">
        <w:fldChar w:fldCharType="separate"/>
      </w:r>
      <w:r w:rsidR="000D56E5" w:rsidRPr="000D56E5">
        <w:rPr>
          <w:noProof/>
          <w:vertAlign w:val="superscript"/>
        </w:rPr>
        <w:t>57</w:t>
      </w:r>
      <w:r w:rsidR="006601C4">
        <w:fldChar w:fldCharType="end"/>
      </w:r>
      <w:r w:rsidR="006601C4">
        <w:t xml:space="preserve"> Galanin is also released alongside NPY, and it acts by inhibiting cholinergic nerves to reduce ACh release. Galanin receptors (GalR1) are found on ChAT somata and synapses, and may mediate the breaking of vagal bradycardia as it is expressed strongly at the sinoatrial (SA) node.</w:t>
      </w:r>
      <w:r w:rsidR="006601C4">
        <w:fldChar w:fldCharType="begin" w:fldLock="1"/>
      </w:r>
      <w:r w:rsidR="000D56E5">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8&lt;/sup&gt;","plainTextFormattedCitation":"58","previouslyFormattedCitation":"(Herring et al., 2012)"},"properties":{"noteIndex":0},"schema":"https://github.com/citation-style-language/schema/raw/master/csl-citation.json"}</w:instrText>
      </w:r>
      <w:r w:rsidR="006601C4">
        <w:fldChar w:fldCharType="separate"/>
      </w:r>
      <w:r w:rsidR="000D56E5" w:rsidRPr="000D56E5">
        <w:rPr>
          <w:noProof/>
          <w:vertAlign w:val="superscript"/>
        </w:rPr>
        <w:t>58</w:t>
      </w:r>
      <w:r w:rsidR="006601C4">
        <w:fldChar w:fldCharType="end"/>
      </w:r>
      <w:r w:rsidR="006601C4">
        <w:t xml:space="preserve"> Galanin is normally only co-expressed in ~5% of TH somata in the stellate, however after injury, its levels are increased to almost all neurons within 72 hours.</w:t>
      </w:r>
      <w:r w:rsidR="006601C4">
        <w:fldChar w:fldCharType="begin" w:fldLock="1"/>
      </w:r>
      <w:r w:rsidR="000D56E5">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8&lt;/sup&gt;","plainTextFormattedCitation":"58","previouslyFormattedCitation":"(Herring et al., 2012)"},"properties":{"noteIndex":0},"schema":"https://github.com/citation-style-language/schema/raw/master/csl-citation.json"}</w:instrText>
      </w:r>
      <w:r w:rsidR="006601C4">
        <w:fldChar w:fldCharType="separate"/>
      </w:r>
      <w:r w:rsidR="000D56E5" w:rsidRPr="000D56E5">
        <w:rPr>
          <w:noProof/>
          <w:vertAlign w:val="superscript"/>
        </w:rPr>
        <w:t>58</w:t>
      </w:r>
      <w:r w:rsidR="006601C4">
        <w:fldChar w:fldCharType="end"/>
      </w:r>
    </w:p>
    <w:p w14:paraId="09129310" w14:textId="3A1C7E1D" w:rsidR="006601C4" w:rsidRDefault="006601C4" w:rsidP="00AA3850">
      <w:pPr>
        <w:spacing w:line="480" w:lineRule="auto"/>
      </w:pPr>
    </w:p>
    <w:p w14:paraId="37EA52A6" w14:textId="282C1209" w:rsidR="005A0EDF" w:rsidRPr="00B353CD" w:rsidRDefault="00E2759D" w:rsidP="00AA3850">
      <w:pPr>
        <w:widowControl w:val="0"/>
        <w:autoSpaceDE w:val="0"/>
        <w:autoSpaceDN w:val="0"/>
        <w:adjustRightInd w:val="0"/>
        <w:spacing w:line="480" w:lineRule="auto"/>
      </w:pPr>
      <w:r>
        <w:t xml:space="preserve">Understanding both the receptor responses and the neurotransmitters themselves serve to provide a structure to more complex disease states, such as cardiomyopathy. The increased sympathetic tone seen in </w:t>
      </w:r>
      <w:r w:rsidR="006D320E">
        <w:t xml:space="preserve">acute </w:t>
      </w:r>
      <w:r>
        <w:t xml:space="preserve">ischemic heart failure models </w:t>
      </w:r>
      <w:r w:rsidR="006D320E">
        <w:t xml:space="preserve">show an improved </w:t>
      </w:r>
      <w:r w:rsidR="006601C4">
        <w:t>myocardial contraction, decreased oxygen consumption, decreases intraventricular desynchrony, all without elevation of NE.</w:t>
      </w:r>
      <w:r w:rsidR="006601C4">
        <w:fldChar w:fldCharType="begin" w:fldLock="1"/>
      </w:r>
      <w:r w:rsidR="000D56E5">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t;sup&gt;59&lt;/sup&gt;","plainTextFormattedCitation":"59","previouslyFormattedCitation":"(Liu et al., 2012)"},"properties":{"noteIndex":0},"schema":"https://github.com/citation-style-language/schema/raw/master/csl-citation.json"}</w:instrText>
      </w:r>
      <w:r w:rsidR="006601C4">
        <w:fldChar w:fldCharType="separate"/>
      </w:r>
      <w:r w:rsidR="000D56E5" w:rsidRPr="000D56E5">
        <w:rPr>
          <w:noProof/>
          <w:vertAlign w:val="superscript"/>
        </w:rPr>
        <w:t>59</w:t>
      </w:r>
      <w:r w:rsidR="006601C4">
        <w:fldChar w:fldCharType="end"/>
      </w:r>
      <w:r w:rsidR="006D320E">
        <w:t xml:space="preserve"> But, through prolonged exposure to </w:t>
      </w:r>
      <w:r w:rsidR="006D320E">
        <w:lastRenderedPageBreak/>
        <w:t>elevated levels of NE, the neuronal bodies become hypertrophied and edematous. They become less excitable and eventually lead to vagal withdrawal.</w:t>
      </w:r>
      <w:r w:rsidR="006601C4">
        <w:fldChar w:fldCharType="begin" w:fldLock="1"/>
      </w:r>
      <w:r w:rsidR="000D56E5">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lt;sup&gt;60&lt;/sup&gt;","plainTextFormattedCitation":"60","previouslyFormattedCitation":"(Singh et al., 2013)"},"properties":{"noteIndex":0},"schema":"https://github.com/citation-style-language/schema/raw/master/csl-citation.json"}</w:instrText>
      </w:r>
      <w:r w:rsidR="006601C4">
        <w:fldChar w:fldCharType="separate"/>
      </w:r>
      <w:r w:rsidR="000D56E5" w:rsidRPr="000D56E5">
        <w:rPr>
          <w:noProof/>
          <w:vertAlign w:val="superscript"/>
        </w:rPr>
        <w:t>60</w:t>
      </w:r>
      <w:r w:rsidR="006601C4">
        <w:fldChar w:fldCharType="end"/>
      </w:r>
      <w:r w:rsidR="006D320E">
        <w:t xml:space="preserve"> In all types of dilated cardiomyopathy, the B1AR are downregulated eventually, such that the cardiac sympathetic afferent reflexes causes minimal increases in contractility.</w:t>
      </w:r>
      <w:r w:rsidR="006D320E">
        <w:fldChar w:fldCharType="begin" w:fldLock="1"/>
      </w:r>
      <w:r w:rsidR="000D56E5">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lt;sup&gt;61&lt;/sup&gt;","plainTextFormattedCitation":"61","previouslyFormattedCitation":"(Beau, Tolley, &amp; Saffitz, 1993)"},"properties":{"noteIndex":0},"schema":"https://github.com/citation-style-language/schema/raw/master/csl-citation.json"}</w:instrText>
      </w:r>
      <w:r w:rsidR="006D320E">
        <w:fldChar w:fldCharType="separate"/>
      </w:r>
      <w:r w:rsidR="000D56E5" w:rsidRPr="000D56E5">
        <w:rPr>
          <w:noProof/>
          <w:vertAlign w:val="superscript"/>
        </w:rPr>
        <w:t>61</w:t>
      </w:r>
      <w:r w:rsidR="006D320E">
        <w:fldChar w:fldCharType="end"/>
      </w:r>
      <w:r w:rsidR="006D320E">
        <w:t xml:space="preserve"> Systemically however, this leads to increased vasoconstriction, leading to the high systemic vascular resistance or afterload that is seen in the end-stage heart failure population.</w:t>
      </w:r>
      <w:r w:rsidR="006D320E">
        <w:fldChar w:fldCharType="begin" w:fldLock="1"/>
      </w:r>
      <w:r w:rsidR="000D56E5">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0D56E5">
        <w:rPr>
          <w:rFonts w:ascii="Cambria Math" w:hAnsi="Cambria Math" w:cs="Cambria Math"/>
        </w:rPr>
        <w:instrText>∼</w:instrText>
      </w:r>
      <w:r w:rsidR="000D56E5">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lt;sup&gt;62&lt;/sup&gt;","plainTextFormattedCitation":"62","previouslyFormattedCitation":"(Wang, Rozanski, &amp; Zucker, 2017)"},"properties":{"noteIndex":0},"schema":"https://github.com/citation-style-language/schema/raw/master/csl-citation.json"}</w:instrText>
      </w:r>
      <w:r w:rsidR="006D320E">
        <w:fldChar w:fldCharType="separate"/>
      </w:r>
      <w:r w:rsidR="000D56E5" w:rsidRPr="000D56E5">
        <w:rPr>
          <w:noProof/>
          <w:vertAlign w:val="superscript"/>
        </w:rPr>
        <w:t>62</w:t>
      </w:r>
      <w:r w:rsidR="006D320E">
        <w:fldChar w:fldCharType="end"/>
      </w:r>
      <w:r w:rsidR="006D320E" w:rsidRPr="00B353CD">
        <w:t xml:space="preserve"> </w:t>
      </w:r>
    </w:p>
    <w:p w14:paraId="6429DCD8" w14:textId="392326B0" w:rsidR="006601C4" w:rsidRDefault="006601C4" w:rsidP="00AA3850">
      <w:pPr>
        <w:spacing w:line="480" w:lineRule="auto"/>
      </w:pPr>
    </w:p>
    <w:p w14:paraId="47ABB59F" w14:textId="0AC4EF15" w:rsidR="00FC103C" w:rsidRDefault="00AB6627" w:rsidP="00AA3850">
      <w:pPr>
        <w:pStyle w:val="Heading1"/>
        <w:spacing w:line="480" w:lineRule="auto"/>
      </w:pPr>
      <w:r>
        <w:br w:type="column"/>
      </w:r>
      <w:r w:rsidR="00FC103C">
        <w:lastRenderedPageBreak/>
        <w:t>CONCLUSION</w:t>
      </w:r>
    </w:p>
    <w:p w14:paraId="21290F9D" w14:textId="69A298D2" w:rsidR="006D320E" w:rsidRDefault="006D320E" w:rsidP="00AA3850">
      <w:pPr>
        <w:widowControl w:val="0"/>
        <w:autoSpaceDE w:val="0"/>
        <w:autoSpaceDN w:val="0"/>
        <w:adjustRightInd w:val="0"/>
        <w:spacing w:line="480" w:lineRule="auto"/>
      </w:pPr>
    </w:p>
    <w:p w14:paraId="1AD4A2FD" w14:textId="7904BCD5" w:rsidR="006D320E" w:rsidRDefault="006D320E" w:rsidP="00AA3850">
      <w:pPr>
        <w:widowControl w:val="0"/>
        <w:autoSpaceDE w:val="0"/>
        <w:autoSpaceDN w:val="0"/>
        <w:adjustRightInd w:val="0"/>
        <w:spacing w:line="480" w:lineRule="auto"/>
      </w:pPr>
      <w:r>
        <w:t>The sympathetic outflow to the heart has important implications both acutely and chronically. The most drastic effect of SNS pathology is the triggering of ventricular fibrillation</w:t>
      </w:r>
      <w:r w:rsidR="001478CF">
        <w:t xml:space="preserve">, and understanding the anatomical considerations leads to an understanding of pathogenesis and treatment strategies (i.e. epicardial scar ablation, stellate ganglion blocks, etcetera). </w:t>
      </w:r>
      <w:r>
        <w:t xml:space="preserve">Understanding the innervation of the coronary arteries and cardiomyocytes helps to </w:t>
      </w:r>
      <w:r w:rsidR="001478CF">
        <w:t>explain</w:t>
      </w:r>
      <w:r>
        <w:t xml:space="preserve"> the effect of local neurotransmitters both in the acute setting of ischemia or infarction </w:t>
      </w:r>
      <w:r w:rsidR="001478CF">
        <w:t>and</w:t>
      </w:r>
      <w:r>
        <w:t xml:space="preserve"> also the pathogenesis of cardiomyopathies. </w:t>
      </w:r>
      <w:r w:rsidR="001478CF">
        <w:t>This review serves to contextualize the sympathetic nervous system to a clinical audience, allowing a better and more nuanced understanding of the importance of this branch of the autonomic nervous system in cardiac pathology.</w:t>
      </w:r>
    </w:p>
    <w:p w14:paraId="44379EEA" w14:textId="77777777" w:rsidR="006D320E" w:rsidRDefault="006D320E" w:rsidP="00AA3850">
      <w:pPr>
        <w:widowControl w:val="0"/>
        <w:autoSpaceDE w:val="0"/>
        <w:autoSpaceDN w:val="0"/>
        <w:adjustRightInd w:val="0"/>
        <w:spacing w:line="480" w:lineRule="auto"/>
      </w:pPr>
    </w:p>
    <w:p w14:paraId="5D248AC8" w14:textId="77777777" w:rsidR="006D320E" w:rsidRDefault="006D320E" w:rsidP="00AA3850">
      <w:pPr>
        <w:widowControl w:val="0"/>
        <w:autoSpaceDE w:val="0"/>
        <w:autoSpaceDN w:val="0"/>
        <w:adjustRightInd w:val="0"/>
        <w:spacing w:line="480" w:lineRule="auto"/>
      </w:pPr>
    </w:p>
    <w:p w14:paraId="4AA905CE" w14:textId="77777777" w:rsidR="00C84747" w:rsidRDefault="00C84747" w:rsidP="00AA3850">
      <w:pPr>
        <w:pStyle w:val="Heading1"/>
        <w:spacing w:line="480" w:lineRule="auto"/>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07C30509" w14:textId="4EF89684" w:rsidR="000D56E5" w:rsidRPr="000D56E5" w:rsidRDefault="00EB2A5F" w:rsidP="000D56E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D56E5" w:rsidRPr="000D56E5">
        <w:rPr>
          <w:noProof/>
        </w:rPr>
        <w:t xml:space="preserve">1. </w:t>
      </w:r>
      <w:r w:rsidR="000D56E5" w:rsidRPr="000D56E5">
        <w:rPr>
          <w:noProof/>
        </w:rPr>
        <w:tab/>
        <w:t xml:space="preserve">Ardell JL, Armour JA. Neurocardiology: Structure-Based function. </w:t>
      </w:r>
      <w:r w:rsidR="000D56E5" w:rsidRPr="000D56E5">
        <w:rPr>
          <w:i/>
          <w:iCs/>
          <w:noProof/>
        </w:rPr>
        <w:t>Compr Physiol</w:t>
      </w:r>
      <w:r w:rsidR="000D56E5" w:rsidRPr="000D56E5">
        <w:rPr>
          <w:noProof/>
        </w:rPr>
        <w:t>. 2016;6(4):1635-1653. doi:10.1002/cphy.c150046</w:t>
      </w:r>
    </w:p>
    <w:p w14:paraId="5FA4F067"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 </w:t>
      </w:r>
      <w:r w:rsidRPr="000D56E5">
        <w:rPr>
          <w:noProof/>
        </w:rPr>
        <w:tab/>
        <w:t xml:space="preserve">Malpas S. The rhythmicity of sympathetic nerve activity. </w:t>
      </w:r>
      <w:r w:rsidRPr="000D56E5">
        <w:rPr>
          <w:i/>
          <w:iCs/>
          <w:noProof/>
        </w:rPr>
        <w:t>Prog Neurobiol</w:t>
      </w:r>
      <w:r w:rsidRPr="000D56E5">
        <w:rPr>
          <w:noProof/>
        </w:rPr>
        <w:t>. 1998;56(1):65-96. doi:10.1016/S0301-0082(98)00030-6</w:t>
      </w:r>
    </w:p>
    <w:p w14:paraId="55A779D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 </w:t>
      </w:r>
      <w:r w:rsidRPr="000D56E5">
        <w:rPr>
          <w:noProof/>
        </w:rPr>
        <w:tab/>
        <w:t xml:space="preserve">Vaseghi M, Zhou W, Shi J, et al. Sympathetic innervation of the anterior left ventricular wall by the right and left stellate ganglia. </w:t>
      </w:r>
      <w:r w:rsidRPr="000D56E5">
        <w:rPr>
          <w:i/>
          <w:iCs/>
          <w:noProof/>
        </w:rPr>
        <w:t>Hear Rhythm</w:t>
      </w:r>
      <w:r w:rsidRPr="000D56E5">
        <w:rPr>
          <w:noProof/>
        </w:rPr>
        <w:t>. 2012;9(8):1303-1309. doi:10.1016/j.hrthm.2012.03.052</w:t>
      </w:r>
    </w:p>
    <w:p w14:paraId="14FAA99E"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 </w:t>
      </w:r>
      <w:r w:rsidRPr="000D56E5">
        <w:rPr>
          <w:noProof/>
        </w:rPr>
        <w:tab/>
        <w:t xml:space="preserve">Armour JA, Murphy DA, Yuan BX, Macdonald S, Hopkins DA. Gross and microscopic anatomy of the human intrinsic cardiac nervous system. </w:t>
      </w:r>
      <w:r w:rsidRPr="000D56E5">
        <w:rPr>
          <w:i/>
          <w:iCs/>
          <w:noProof/>
        </w:rPr>
        <w:t>Anat Rec</w:t>
      </w:r>
      <w:r w:rsidRPr="000D56E5">
        <w:rPr>
          <w:noProof/>
        </w:rPr>
        <w:t>. 1997;247(2):289-298. doi:10.1002/(SICI)1097-0185(199702)247:2&lt;289::AID-AR15&gt;3.0.CO;2-L</w:t>
      </w:r>
    </w:p>
    <w:p w14:paraId="6F49CAD1"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 </w:t>
      </w:r>
      <w:r w:rsidRPr="000D56E5">
        <w:rPr>
          <w:noProof/>
        </w:rPr>
        <w:tab/>
        <w:t xml:space="preserve">Pauza DH, Skripka V, Pauziene N, Stropus R. Morphology, distribution, and variability of the epicardiac neural ganglionated subplexuses in the human heart. </w:t>
      </w:r>
      <w:r w:rsidRPr="000D56E5">
        <w:rPr>
          <w:i/>
          <w:iCs/>
          <w:noProof/>
        </w:rPr>
        <w:t>Anat Rec</w:t>
      </w:r>
      <w:r w:rsidRPr="000D56E5">
        <w:rPr>
          <w:noProof/>
        </w:rPr>
        <w:t>. 2000;259(4):353-382. doi:10.1002/1097-0185(20000801)259:4&lt;353::AID-AR10&gt;3.0.CO;2-R</w:t>
      </w:r>
    </w:p>
    <w:p w14:paraId="7CF6AB8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6. </w:t>
      </w:r>
      <w:r w:rsidRPr="000D56E5">
        <w:rPr>
          <w:noProof/>
        </w:rPr>
        <w:tab/>
        <w:t xml:space="preserve">Dolezel S, Gerová M, Gero J, Sládek T, Vasku J. Adrenergic innervation of the coronary arteries and the myocardium. </w:t>
      </w:r>
      <w:r w:rsidRPr="000D56E5">
        <w:rPr>
          <w:i/>
          <w:iCs/>
          <w:noProof/>
        </w:rPr>
        <w:t>Acta Anat (Basel)</w:t>
      </w:r>
      <w:r w:rsidRPr="000D56E5">
        <w:rPr>
          <w:noProof/>
        </w:rPr>
        <w:t>. 1978;100(3):306-316.</w:t>
      </w:r>
    </w:p>
    <w:p w14:paraId="1E1E968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7. </w:t>
      </w:r>
      <w:r w:rsidRPr="000D56E5">
        <w:rPr>
          <w:noProof/>
        </w:rPr>
        <w:tab/>
        <w:t xml:space="preserve">Pierpont GL, DeMaster EG, Reynolds S, Pederson J, Cohn JN. Ventricular myocardial catecholamines in primates. </w:t>
      </w:r>
      <w:r w:rsidRPr="000D56E5">
        <w:rPr>
          <w:i/>
          <w:iCs/>
          <w:noProof/>
        </w:rPr>
        <w:t>J Lab Clin Med</w:t>
      </w:r>
      <w:r w:rsidRPr="000D56E5">
        <w:rPr>
          <w:noProof/>
        </w:rPr>
        <w:t>. 1985;106(2):205-210.</w:t>
      </w:r>
    </w:p>
    <w:p w14:paraId="1681C66F"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8. </w:t>
      </w:r>
      <w:r w:rsidRPr="000D56E5">
        <w:rPr>
          <w:noProof/>
        </w:rPr>
        <w:tab/>
        <w:t xml:space="preserve">Momose M, Tyndale-Hines L, Bengel FM, Schwaiger M. How heterogeneous is the cardiac autonomic innervation? </w:t>
      </w:r>
      <w:r w:rsidRPr="000D56E5">
        <w:rPr>
          <w:i/>
          <w:iCs/>
          <w:noProof/>
        </w:rPr>
        <w:t>Basic Res Cardiol</w:t>
      </w:r>
      <w:r w:rsidRPr="000D56E5">
        <w:rPr>
          <w:noProof/>
        </w:rPr>
        <w:t>. 2001;96(6):539-546. doi:10.1007/s003950170004</w:t>
      </w:r>
    </w:p>
    <w:p w14:paraId="0BA660CD"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9. </w:t>
      </w:r>
      <w:r w:rsidRPr="000D56E5">
        <w:rPr>
          <w:noProof/>
        </w:rPr>
        <w:tab/>
        <w:t xml:space="preserve">Morozumi T, Kusuoka H, Fukuchi K, et al. Myocardial iodine-123-metaiodobenzylguanidine images and autonomic nerve activity in normal subjects. </w:t>
      </w:r>
      <w:r w:rsidRPr="000D56E5">
        <w:rPr>
          <w:i/>
          <w:iCs/>
          <w:noProof/>
        </w:rPr>
        <w:t>J Nucl Med</w:t>
      </w:r>
      <w:r w:rsidRPr="000D56E5">
        <w:rPr>
          <w:noProof/>
        </w:rPr>
        <w:t>. 1997;38(1):49-52.</w:t>
      </w:r>
    </w:p>
    <w:p w14:paraId="08DC4F1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0. </w:t>
      </w:r>
      <w:r w:rsidRPr="000D56E5">
        <w:rPr>
          <w:noProof/>
        </w:rPr>
        <w:tab/>
        <w:t xml:space="preserve">Walker JL, Thames MD, Abboud FM, Mark AL, Kloppenstein HS. Preferential distribution of inhibitory cardiac receptors in the left ventricle of the dog. </w:t>
      </w:r>
      <w:r w:rsidRPr="000D56E5">
        <w:rPr>
          <w:i/>
          <w:iCs/>
          <w:noProof/>
        </w:rPr>
        <w:t>Am J Physiol</w:t>
      </w:r>
      <w:r w:rsidRPr="000D56E5">
        <w:rPr>
          <w:noProof/>
        </w:rPr>
        <w:t>. 1978;235(2):H188-H192. doi:10.1152/ajpheart.1978.235.2.H188</w:t>
      </w:r>
    </w:p>
    <w:p w14:paraId="06D33585"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1. </w:t>
      </w:r>
      <w:r w:rsidRPr="000D56E5">
        <w:rPr>
          <w:noProof/>
        </w:rPr>
        <w:tab/>
        <w:t xml:space="preserve">Crick SJ, Anderson RH, Ho SY, Sheppard MN. Localisation and quantitation of autonomic innervation in the porcine heart II: endocardium, myocardium and epicardium. </w:t>
      </w:r>
      <w:r w:rsidRPr="000D56E5">
        <w:rPr>
          <w:i/>
          <w:iCs/>
          <w:noProof/>
        </w:rPr>
        <w:t>J Anat</w:t>
      </w:r>
      <w:r w:rsidRPr="000D56E5">
        <w:rPr>
          <w:noProof/>
        </w:rPr>
        <w:t>. 1999;195 ( Pt 3(3):359-373. doi:10.1046/j.1469-7580.1999.19530359.x</w:t>
      </w:r>
    </w:p>
    <w:p w14:paraId="6FB8F51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2. </w:t>
      </w:r>
      <w:r w:rsidRPr="000D56E5">
        <w:rPr>
          <w:noProof/>
        </w:rPr>
        <w:tab/>
        <w:t xml:space="preserve">Armour JA, Huang MH, Pelleg A, Sylvén C. Responsiveness of in situ canine nodose ganglion afferent neurones to epicardial mechanical or chemical stimuli. </w:t>
      </w:r>
      <w:r w:rsidRPr="000D56E5">
        <w:rPr>
          <w:i/>
          <w:iCs/>
          <w:noProof/>
        </w:rPr>
        <w:t>Cardiovasc Res</w:t>
      </w:r>
      <w:r w:rsidRPr="000D56E5">
        <w:rPr>
          <w:noProof/>
        </w:rPr>
        <w:t>. 1994;28(8):1218-1225. doi:10.1093/cvr/28.8.1218</w:t>
      </w:r>
    </w:p>
    <w:p w14:paraId="259EB7DD"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3. </w:t>
      </w:r>
      <w:r w:rsidRPr="000D56E5">
        <w:rPr>
          <w:noProof/>
        </w:rPr>
        <w:tab/>
        <w:t xml:space="preserve">de Silva RA. John MacWilliam, evolutionary biology and sudden cardiac death. </w:t>
      </w:r>
      <w:r w:rsidRPr="000D56E5">
        <w:rPr>
          <w:i/>
          <w:iCs/>
          <w:noProof/>
        </w:rPr>
        <w:t>J Am Coll Cardiol</w:t>
      </w:r>
      <w:r w:rsidRPr="000D56E5">
        <w:rPr>
          <w:noProof/>
        </w:rPr>
        <w:t>. 1989;14(7):1843-1849. doi:10.1016/0735-1097(89)90041-7</w:t>
      </w:r>
    </w:p>
    <w:p w14:paraId="55006AB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4. </w:t>
      </w:r>
      <w:r w:rsidRPr="000D56E5">
        <w:rPr>
          <w:noProof/>
        </w:rPr>
        <w:tab/>
        <w:t xml:space="preserve">Schwartz PJ, De Ferrari GM, Pugliese L. Cardiac sympathetic denervation 100 years later: Jonnesco would have never believed it. </w:t>
      </w:r>
      <w:r w:rsidRPr="000D56E5">
        <w:rPr>
          <w:i/>
          <w:iCs/>
          <w:noProof/>
        </w:rPr>
        <w:t>Int J Cardiol</w:t>
      </w:r>
      <w:r w:rsidRPr="000D56E5">
        <w:rPr>
          <w:noProof/>
        </w:rPr>
        <w:t>. 2017;237:25-28. doi:10.1016/j.ijcard.2017.03.020</w:t>
      </w:r>
    </w:p>
    <w:p w14:paraId="0C0B72C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5. </w:t>
      </w:r>
      <w:r w:rsidRPr="000D56E5">
        <w:rPr>
          <w:noProof/>
        </w:rPr>
        <w:tab/>
        <w:t xml:space="preserve">Schwartz PJ, Verrier RL, Lown B. Effect of stellectomy and vagotomy on ventricular refractoriness in dogs. </w:t>
      </w:r>
      <w:r w:rsidRPr="000D56E5">
        <w:rPr>
          <w:i/>
          <w:iCs/>
          <w:noProof/>
        </w:rPr>
        <w:t>Circ Res</w:t>
      </w:r>
      <w:r w:rsidRPr="000D56E5">
        <w:rPr>
          <w:noProof/>
        </w:rPr>
        <w:t>. 1977;40(6):536-540. doi:10.1161/01.RES.40.6.536</w:t>
      </w:r>
    </w:p>
    <w:p w14:paraId="2E3F3D3F"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6. </w:t>
      </w:r>
      <w:r w:rsidRPr="000D56E5">
        <w:rPr>
          <w:noProof/>
        </w:rPr>
        <w:tab/>
        <w:t xml:space="preserve">Kolman BS, Verrier RL, Lown B. The effect of vagus nerve stimulation upon vulnerability of the canine ventricle. </w:t>
      </w:r>
      <w:r w:rsidRPr="000D56E5">
        <w:rPr>
          <w:i/>
          <w:iCs/>
          <w:noProof/>
        </w:rPr>
        <w:t>Circulation</w:t>
      </w:r>
      <w:r w:rsidRPr="000D56E5">
        <w:rPr>
          <w:noProof/>
        </w:rPr>
        <w:t>. 1975;52(4):578-585. doi:10.1161/01.CIR.52.4.578</w:t>
      </w:r>
    </w:p>
    <w:p w14:paraId="4B1D6484"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7. </w:t>
      </w:r>
      <w:r w:rsidRPr="000D56E5">
        <w:rPr>
          <w:noProof/>
        </w:rPr>
        <w:tab/>
        <w:t xml:space="preserve">Lown B, Verrier RL, Rabinowitz SH. Neural and psychologic mechanisms and the problem of sudden cardiac death. </w:t>
      </w:r>
      <w:r w:rsidRPr="000D56E5">
        <w:rPr>
          <w:i/>
          <w:iCs/>
          <w:noProof/>
        </w:rPr>
        <w:t>Am J Cardiol</w:t>
      </w:r>
      <w:r w:rsidRPr="000D56E5">
        <w:rPr>
          <w:noProof/>
        </w:rPr>
        <w:t>. 1977;39(6):890-902. doi:10.1016/S0002-9149(77)80044-1</w:t>
      </w:r>
    </w:p>
    <w:p w14:paraId="41A5F27F"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8. </w:t>
      </w:r>
      <w:r w:rsidRPr="000D56E5">
        <w:rPr>
          <w:noProof/>
        </w:rPr>
        <w:tab/>
        <w:t xml:space="preserve">Matta RJ, Lawler JE, Lown B. Ventricular electrical instability in the conscious dog. </w:t>
      </w:r>
      <w:r w:rsidRPr="000D56E5">
        <w:rPr>
          <w:i/>
          <w:iCs/>
          <w:noProof/>
        </w:rPr>
        <w:t>Am J Cardiol</w:t>
      </w:r>
      <w:r w:rsidRPr="000D56E5">
        <w:rPr>
          <w:noProof/>
        </w:rPr>
        <w:t>. 1976;38(5):594-598. doi:10.1016/S0002-9149(76)80008-2</w:t>
      </w:r>
    </w:p>
    <w:p w14:paraId="1654C41C"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19. </w:t>
      </w:r>
      <w:r w:rsidRPr="000D56E5">
        <w:rPr>
          <w:noProof/>
        </w:rPr>
        <w:tab/>
        <w:t xml:space="preserve">Rahe RH, Bennett L, Romo M, Siltanen P, Arthur RJ. Subjects’ recent life changes and coronary heart disease in Finland. </w:t>
      </w:r>
      <w:r w:rsidRPr="000D56E5">
        <w:rPr>
          <w:i/>
          <w:iCs/>
          <w:noProof/>
        </w:rPr>
        <w:t>Am J Psychiatry</w:t>
      </w:r>
      <w:r w:rsidRPr="000D56E5">
        <w:rPr>
          <w:noProof/>
        </w:rPr>
        <w:t>. 1973;130(11):1222-1226. doi:10.1176/ajp.130.11.1222</w:t>
      </w:r>
    </w:p>
    <w:p w14:paraId="4CF4351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0. </w:t>
      </w:r>
      <w:r w:rsidRPr="000D56E5">
        <w:rPr>
          <w:noProof/>
        </w:rPr>
        <w:tab/>
        <w:t xml:space="preserve">Greene WA, Goldstein S, Moss AJ. Psychosocial Aspects of Sudden Death: A Preliminary Report. </w:t>
      </w:r>
      <w:r w:rsidRPr="000D56E5">
        <w:rPr>
          <w:i/>
          <w:iCs/>
          <w:noProof/>
        </w:rPr>
        <w:t>Arch Intern Med</w:t>
      </w:r>
      <w:r w:rsidRPr="000D56E5">
        <w:rPr>
          <w:noProof/>
        </w:rPr>
        <w:t>. 1972;129(5):725-731. doi:10.1001/archinte.1972.00320050049005</w:t>
      </w:r>
    </w:p>
    <w:p w14:paraId="4FA4D7A5"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1. </w:t>
      </w:r>
      <w:r w:rsidRPr="000D56E5">
        <w:rPr>
          <w:noProof/>
        </w:rPr>
        <w:tab/>
        <w:t xml:space="preserve">Kliks BR, Burgess MJ, Abildskov JA. Influence of sympathetic tone on ventricular fibrillation threshold during experimental coronary occlusion. </w:t>
      </w:r>
      <w:r w:rsidRPr="000D56E5">
        <w:rPr>
          <w:i/>
          <w:iCs/>
          <w:noProof/>
        </w:rPr>
        <w:t>Am J Cardiol</w:t>
      </w:r>
      <w:r w:rsidRPr="000D56E5">
        <w:rPr>
          <w:noProof/>
        </w:rPr>
        <w:t>. 1975;36(1):45-49. doi:10.1016/0002-9149(75)90866-8</w:t>
      </w:r>
    </w:p>
    <w:p w14:paraId="01F1A23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2. </w:t>
      </w:r>
      <w:r w:rsidRPr="000D56E5">
        <w:rPr>
          <w:noProof/>
        </w:rPr>
        <w:tab/>
        <w:t xml:space="preserve">Yannopoulos D, Bartos JA, Aufderheide TP, et al. The Evolving Role of the Cardiac Catheterization Laboratory in the Management of Patients With Out-of-Hospital Cardiac Arrest Circulation. </w:t>
      </w:r>
      <w:r w:rsidRPr="000D56E5">
        <w:rPr>
          <w:i/>
          <w:iCs/>
          <w:noProof/>
        </w:rPr>
        <w:t>Circulation</w:t>
      </w:r>
      <w:r w:rsidRPr="000D56E5">
        <w:rPr>
          <w:noProof/>
        </w:rPr>
        <w:t>. 2019;139:530-552. doi:10.1161/CIR.0000000000000630</w:t>
      </w:r>
    </w:p>
    <w:p w14:paraId="2DE8160E"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3. </w:t>
      </w:r>
      <w:r w:rsidRPr="000D56E5">
        <w:rPr>
          <w:noProof/>
        </w:rPr>
        <w:tab/>
        <w:t xml:space="preserve">McMahon NC, Drinkhill MJ, Hainsworth R. Vascular responses to stimulation of carotid, aortic and coronary artery baroreceptors with pulsatile and non-pulsatile pressures in anaesthetized dogs. </w:t>
      </w:r>
      <w:r w:rsidRPr="000D56E5">
        <w:rPr>
          <w:i/>
          <w:iCs/>
          <w:noProof/>
        </w:rPr>
        <w:t>Exp Physiol</w:t>
      </w:r>
      <w:r w:rsidRPr="000D56E5">
        <w:rPr>
          <w:noProof/>
        </w:rPr>
        <w:t>. 1996;81(6):969-981. doi:10.1113/expphysiol.1996.sp003997</w:t>
      </w:r>
    </w:p>
    <w:p w14:paraId="3BA2F247" w14:textId="77777777" w:rsidR="000D56E5" w:rsidRPr="000D56E5" w:rsidRDefault="000D56E5" w:rsidP="000D56E5">
      <w:pPr>
        <w:widowControl w:val="0"/>
        <w:autoSpaceDE w:val="0"/>
        <w:autoSpaceDN w:val="0"/>
        <w:adjustRightInd w:val="0"/>
        <w:ind w:left="640" w:hanging="640"/>
        <w:rPr>
          <w:noProof/>
        </w:rPr>
      </w:pPr>
      <w:r w:rsidRPr="000D56E5">
        <w:rPr>
          <w:noProof/>
        </w:rPr>
        <w:lastRenderedPageBreak/>
        <w:t xml:space="preserve">24. </w:t>
      </w:r>
      <w:r w:rsidRPr="000D56E5">
        <w:rPr>
          <w:noProof/>
        </w:rPr>
        <w:tab/>
        <w:t xml:space="preserve">Drinkhill MJ, Mcmahon NC, Hainsworth R. Delayed sympathetic efferent responses to coronary baroreceptor unloading in anaesthetized dogs independent control of pressures to the aortic root , including the coronary arteries , the aortic arch and the carotid sinuses . Electrophysiological recordin. </w:t>
      </w:r>
      <w:r w:rsidRPr="000D56E5">
        <w:rPr>
          <w:i/>
          <w:iCs/>
          <w:noProof/>
        </w:rPr>
        <w:t>Physiology</w:t>
      </w:r>
      <w:r w:rsidRPr="000D56E5">
        <w:rPr>
          <w:noProof/>
        </w:rPr>
        <w:t>. 1996:261-269.</w:t>
      </w:r>
    </w:p>
    <w:p w14:paraId="75355A71"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5. </w:t>
      </w:r>
      <w:r w:rsidRPr="000D56E5">
        <w:rPr>
          <w:noProof/>
        </w:rPr>
        <w:tab/>
        <w:t xml:space="preserve">Lever JD, Ahmed M, Irvine G. Neuromuscular and intercellular relationships in the coronary arterioles. A morphological and quantitative study by light and electron microscopy. </w:t>
      </w:r>
      <w:r w:rsidRPr="000D56E5">
        <w:rPr>
          <w:i/>
          <w:iCs/>
          <w:noProof/>
        </w:rPr>
        <w:t>J Anat</w:t>
      </w:r>
      <w:r w:rsidRPr="000D56E5">
        <w:rPr>
          <w:noProof/>
        </w:rPr>
        <w:t>. 1965;99(Pt 4):829-840.</w:t>
      </w:r>
    </w:p>
    <w:p w14:paraId="1ADB9A4A"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6. </w:t>
      </w:r>
      <w:r w:rsidRPr="000D56E5">
        <w:rPr>
          <w:noProof/>
        </w:rPr>
        <w:tab/>
        <w:t xml:space="preserve">Murphree SS, Saffitz JE. Delineation of the distribution of beta-adrenergic receptor subtypes in canine myocardium. </w:t>
      </w:r>
      <w:r w:rsidRPr="000D56E5">
        <w:rPr>
          <w:i/>
          <w:iCs/>
          <w:noProof/>
        </w:rPr>
        <w:t>Circ Res</w:t>
      </w:r>
      <w:r w:rsidRPr="000D56E5">
        <w:rPr>
          <w:noProof/>
        </w:rPr>
        <w:t>. 1988;63(1):117-125.</w:t>
      </w:r>
    </w:p>
    <w:p w14:paraId="75BAB876"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7. </w:t>
      </w:r>
      <w:r w:rsidRPr="000D56E5">
        <w:rPr>
          <w:noProof/>
        </w:rPr>
        <w:tab/>
        <w:t xml:space="preserve">Baumgart D, Haude M, Görge G, et al. Augmented alpha-adrenergic constriction of atherosclerotic human coronary arteries. </w:t>
      </w:r>
      <w:r w:rsidRPr="000D56E5">
        <w:rPr>
          <w:i/>
          <w:iCs/>
          <w:noProof/>
        </w:rPr>
        <w:t>Circulation</w:t>
      </w:r>
      <w:r w:rsidRPr="000D56E5">
        <w:rPr>
          <w:noProof/>
        </w:rPr>
        <w:t>. 1999;99(16):2090-2097.</w:t>
      </w:r>
    </w:p>
    <w:p w14:paraId="17436DD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8. </w:t>
      </w:r>
      <w:r w:rsidRPr="000D56E5">
        <w:rPr>
          <w:noProof/>
        </w:rPr>
        <w:tab/>
        <w:t xml:space="preserve">Di Carli MF, Tobes MC, Mangner T, et al. Effects of Cardiac Sympathetic Innervation on Coronary Blood Flow. </w:t>
      </w:r>
      <w:r w:rsidRPr="000D56E5">
        <w:rPr>
          <w:i/>
          <w:iCs/>
          <w:noProof/>
        </w:rPr>
        <w:t>N Engl J Med</w:t>
      </w:r>
      <w:r w:rsidRPr="000D56E5">
        <w:rPr>
          <w:noProof/>
        </w:rPr>
        <w:t>. 2002;336(17):1208-1216. doi:10.1056/nejm199704243361703</w:t>
      </w:r>
    </w:p>
    <w:p w14:paraId="10D8DAF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29. </w:t>
      </w:r>
      <w:r w:rsidRPr="000D56E5">
        <w:rPr>
          <w:noProof/>
        </w:rPr>
        <w:tab/>
        <w:t xml:space="preserve">Abe T, Morgan DA, Gutterman DD. Role of adenosine receptor subtypes in neural stunning of sympathetic coronary innervation. </w:t>
      </w:r>
      <w:r w:rsidRPr="000D56E5">
        <w:rPr>
          <w:i/>
          <w:iCs/>
          <w:noProof/>
        </w:rPr>
        <w:t>Am J Physiol Circ Physiol</w:t>
      </w:r>
      <w:r w:rsidRPr="000D56E5">
        <w:rPr>
          <w:noProof/>
        </w:rPr>
        <w:t>. 1997;272(1):H25-H34. doi:10.1152/ajpheart.1997.272.1.H25</w:t>
      </w:r>
    </w:p>
    <w:p w14:paraId="6A543E98"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0. </w:t>
      </w:r>
      <w:r w:rsidRPr="000D56E5">
        <w:rPr>
          <w:noProof/>
        </w:rPr>
        <w:tab/>
        <w:t xml:space="preserve">Zipes DP. Influence of myocardial ischemia and infarction on autonomic innervation of heart. </w:t>
      </w:r>
      <w:r w:rsidRPr="000D56E5">
        <w:rPr>
          <w:i/>
          <w:iCs/>
          <w:noProof/>
        </w:rPr>
        <w:t>Circulation</w:t>
      </w:r>
      <w:r w:rsidRPr="000D56E5">
        <w:rPr>
          <w:noProof/>
        </w:rPr>
        <w:t>. 1990;82(4):1095-1105. doi:10.1161/01.CIR.82.4.1095</w:t>
      </w:r>
    </w:p>
    <w:p w14:paraId="3CF22E67"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1. </w:t>
      </w:r>
      <w:r w:rsidRPr="000D56E5">
        <w:rPr>
          <w:noProof/>
        </w:rPr>
        <w:tab/>
        <w:t xml:space="preserve">Herre JM, Wetstein L, Lin YL, Mills AS, Dae M, Thames MD. Effect of transmural versus nontransmural myocardial infarction on inducibility of ventricular arrhythmias during sympathetic stimulation in dogs. </w:t>
      </w:r>
      <w:r w:rsidRPr="000D56E5">
        <w:rPr>
          <w:i/>
          <w:iCs/>
          <w:noProof/>
        </w:rPr>
        <w:t>J Am Coll Cardiol</w:t>
      </w:r>
      <w:r w:rsidRPr="000D56E5">
        <w:rPr>
          <w:noProof/>
        </w:rPr>
        <w:t>. 1988;11(2):414-421. doi:10.1016/0735-1097(88)90110-6</w:t>
      </w:r>
    </w:p>
    <w:p w14:paraId="31EAEF7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2. </w:t>
      </w:r>
      <w:r w:rsidRPr="000D56E5">
        <w:rPr>
          <w:noProof/>
        </w:rPr>
        <w:tab/>
        <w:t xml:space="preserve">Inoue H, Skale BT, Zipes DP. Effects of ischemia on cardiac afferent sympathetic and vagal reflexes in dog. </w:t>
      </w:r>
      <w:r w:rsidRPr="000D56E5">
        <w:rPr>
          <w:i/>
          <w:iCs/>
          <w:noProof/>
        </w:rPr>
        <w:t>Am J Physiol Circ Physiol</w:t>
      </w:r>
      <w:r w:rsidRPr="000D56E5">
        <w:rPr>
          <w:noProof/>
        </w:rPr>
        <w:t>. 1988;255(1):H26-H35. doi:10.1152/ajpheart.1988.255.1.H26</w:t>
      </w:r>
    </w:p>
    <w:p w14:paraId="1CF0D3F0"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3. </w:t>
      </w:r>
      <w:r w:rsidRPr="000D56E5">
        <w:rPr>
          <w:noProof/>
        </w:rPr>
        <w:tab/>
        <w:t xml:space="preserve">Barber MJ, Mueller TM, Davies BG, Gill RM, Zipes DP. Interruption of sympathetic and vagal-mediated afferent responses by transmural myocardial infarction. </w:t>
      </w:r>
      <w:r w:rsidRPr="000D56E5">
        <w:rPr>
          <w:i/>
          <w:iCs/>
          <w:noProof/>
        </w:rPr>
        <w:t>Circulation</w:t>
      </w:r>
      <w:r w:rsidRPr="000D56E5">
        <w:rPr>
          <w:noProof/>
        </w:rPr>
        <w:t>. 1985;72(3):623-631.</w:t>
      </w:r>
    </w:p>
    <w:p w14:paraId="5DFF6AC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4. </w:t>
      </w:r>
      <w:r w:rsidRPr="000D56E5">
        <w:rPr>
          <w:noProof/>
        </w:rPr>
        <w:tab/>
        <w:t xml:space="preserve">Minisi AJ, Thames MD. Activation of cardiac sympathetic afferents during coronary occlusion. Evidence for reflex activation of sympathetic nervous system during transmural myocardial ischemia in the dog. </w:t>
      </w:r>
      <w:r w:rsidRPr="000D56E5">
        <w:rPr>
          <w:i/>
          <w:iCs/>
          <w:noProof/>
        </w:rPr>
        <w:t>Circulation</w:t>
      </w:r>
      <w:r w:rsidRPr="000D56E5">
        <w:rPr>
          <w:noProof/>
        </w:rPr>
        <w:t>. 1991;84(1):357-367. doi:10.1161/01.CIR.84.1.357</w:t>
      </w:r>
    </w:p>
    <w:p w14:paraId="2AAFAD1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5. </w:t>
      </w:r>
      <w:r w:rsidRPr="000D56E5">
        <w:rPr>
          <w:noProof/>
        </w:rPr>
        <w:tab/>
        <w:t xml:space="preserve">Hardwick JC, Ryan SE, Beaumont E, Ardell JL, Southerland EM. Dynamic remodeling of the guinea pig intrinsic cardiac plexus induced by chronic myocardial infarction. </w:t>
      </w:r>
      <w:r w:rsidRPr="000D56E5">
        <w:rPr>
          <w:i/>
          <w:iCs/>
          <w:noProof/>
        </w:rPr>
        <w:t>Auton Neurosci Basic Clin</w:t>
      </w:r>
      <w:r w:rsidRPr="000D56E5">
        <w:rPr>
          <w:noProof/>
        </w:rPr>
        <w:t>. 2014;181(1):4-12. doi:10.1016/j.autneu.2013.10.008</w:t>
      </w:r>
    </w:p>
    <w:p w14:paraId="3090BEB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6. </w:t>
      </w:r>
      <w:r w:rsidRPr="000D56E5">
        <w:rPr>
          <w:noProof/>
        </w:rPr>
        <w:tab/>
        <w:t xml:space="preserve">Neely BH, Hageman GR. Differential cardiac sympathetic activity during acute myocardial ischemia. </w:t>
      </w:r>
      <w:r w:rsidRPr="000D56E5">
        <w:rPr>
          <w:i/>
          <w:iCs/>
          <w:noProof/>
        </w:rPr>
        <w:t>Am J Physiol</w:t>
      </w:r>
      <w:r w:rsidRPr="000D56E5">
        <w:rPr>
          <w:noProof/>
        </w:rPr>
        <w:t>. 1990;258(5 Pt 2):H1534-41. doi:10.1152/ajpheart.1990.258.5.H1534</w:t>
      </w:r>
    </w:p>
    <w:p w14:paraId="3BF197D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7. </w:t>
      </w:r>
      <w:r w:rsidRPr="000D56E5">
        <w:rPr>
          <w:noProof/>
        </w:rPr>
        <w:tab/>
        <w:t xml:space="preserve">Huang WA, Boyle NG, Vaseghi M. Cardiac Innervation and the Autonomic Nervous System in Sudden Cardiac Death. </w:t>
      </w:r>
      <w:r w:rsidRPr="000D56E5">
        <w:rPr>
          <w:i/>
          <w:iCs/>
          <w:noProof/>
        </w:rPr>
        <w:t>Card Electrophysiol Clin</w:t>
      </w:r>
      <w:r w:rsidRPr="000D56E5">
        <w:rPr>
          <w:noProof/>
        </w:rPr>
        <w:t>. 2017;9(4):665-679. doi:10.1016/j.ccep.2017.08.002</w:t>
      </w:r>
    </w:p>
    <w:p w14:paraId="3E5B351A"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8. </w:t>
      </w:r>
      <w:r w:rsidRPr="000D56E5">
        <w:rPr>
          <w:noProof/>
        </w:rPr>
        <w:tab/>
        <w:t xml:space="preserve">Cao J-M, Chen LS, KenKnight BH, et al. Nerve Sprouting and Sudden Cardiac Death. </w:t>
      </w:r>
      <w:r w:rsidRPr="000D56E5">
        <w:rPr>
          <w:i/>
          <w:iCs/>
          <w:noProof/>
        </w:rPr>
        <w:t>Circ Res</w:t>
      </w:r>
      <w:r w:rsidRPr="000D56E5">
        <w:rPr>
          <w:noProof/>
        </w:rPr>
        <w:t>. 2000;86(7):816-821. doi:10.1161/01.RES.86.7.816</w:t>
      </w:r>
    </w:p>
    <w:p w14:paraId="4C10F50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39. </w:t>
      </w:r>
      <w:r w:rsidRPr="000D56E5">
        <w:rPr>
          <w:noProof/>
        </w:rPr>
        <w:tab/>
        <w:t xml:space="preserve">Chen PS, Chen LS, Cao JM, Sharifi B, Karagueuzian HS, Fishbein MC. Sympathetic nerve sprouting, electrical remodeling and the mechanisms of sudden cardiac death. </w:t>
      </w:r>
      <w:r w:rsidRPr="000D56E5">
        <w:rPr>
          <w:i/>
          <w:iCs/>
          <w:noProof/>
        </w:rPr>
        <w:t>Cardiovasc Res</w:t>
      </w:r>
      <w:r w:rsidRPr="000D56E5">
        <w:rPr>
          <w:noProof/>
        </w:rPr>
        <w:t>. 2001;50(2):409-416. doi:10.1016/S0008-6363(00)00308-4</w:t>
      </w:r>
    </w:p>
    <w:p w14:paraId="41959597"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0. </w:t>
      </w:r>
      <w:r w:rsidRPr="000D56E5">
        <w:rPr>
          <w:noProof/>
        </w:rPr>
        <w:tab/>
        <w:t xml:space="preserve">Shan J, Kushnir A, Betzenhauser MJ, et al. Phosphorylation of the ryanodine receptor mediates the cardiac fight or flight response in mice. </w:t>
      </w:r>
      <w:r w:rsidRPr="000D56E5">
        <w:rPr>
          <w:i/>
          <w:iCs/>
          <w:noProof/>
        </w:rPr>
        <w:t>J Clin Invest</w:t>
      </w:r>
      <w:r w:rsidRPr="000D56E5">
        <w:rPr>
          <w:noProof/>
        </w:rPr>
        <w:t>. 2010;120(12):4388-4398. doi:10.1172/JCI32726</w:t>
      </w:r>
    </w:p>
    <w:p w14:paraId="22989F98"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1. </w:t>
      </w:r>
      <w:r w:rsidRPr="000D56E5">
        <w:rPr>
          <w:noProof/>
        </w:rPr>
        <w:tab/>
        <w:t xml:space="preserve">Liao Z, Lockhead D, Larson ED, Proenza C. Phosphorylation and modulation of hyperpolarization-activated HCN4 channels by protein kinase A in the mouse sinoatrial node. </w:t>
      </w:r>
      <w:r w:rsidRPr="000D56E5">
        <w:rPr>
          <w:i/>
          <w:iCs/>
          <w:noProof/>
        </w:rPr>
        <w:t>J Gen Physiol</w:t>
      </w:r>
      <w:r w:rsidRPr="000D56E5">
        <w:rPr>
          <w:noProof/>
        </w:rPr>
        <w:t>. 2010;136(3):247-258. doi:10.1085/jgp.201010488</w:t>
      </w:r>
    </w:p>
    <w:p w14:paraId="542F469C"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2. </w:t>
      </w:r>
      <w:r w:rsidRPr="000D56E5">
        <w:rPr>
          <w:noProof/>
        </w:rPr>
        <w:tab/>
        <w:t xml:space="preserve">Franzoso M, Zaglia T, Mongillo M. Putting together the clues of the everlasting neuro-cardiac liaison. </w:t>
      </w:r>
      <w:r w:rsidRPr="000D56E5">
        <w:rPr>
          <w:i/>
          <w:iCs/>
          <w:noProof/>
        </w:rPr>
        <w:t>Biochim Biophys Acta - Mol Cell Res</w:t>
      </w:r>
      <w:r w:rsidRPr="000D56E5">
        <w:rPr>
          <w:noProof/>
        </w:rPr>
        <w:t>. 2016;1863(7):1904-1915. doi:10.1016/j.bbamcr.2016.01.009</w:t>
      </w:r>
    </w:p>
    <w:p w14:paraId="34B4B7F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3. </w:t>
      </w:r>
      <w:r w:rsidRPr="000D56E5">
        <w:rPr>
          <w:noProof/>
        </w:rPr>
        <w:tab/>
        <w:t xml:space="preserve">Y-Hassan S, Tornvall P. Epidemiology, pathogenesis, and management of takotsubo syndrome. </w:t>
      </w:r>
      <w:r w:rsidRPr="000D56E5">
        <w:rPr>
          <w:i/>
          <w:iCs/>
          <w:noProof/>
        </w:rPr>
        <w:t>Clin Auton Res</w:t>
      </w:r>
      <w:r w:rsidRPr="000D56E5">
        <w:rPr>
          <w:noProof/>
        </w:rPr>
        <w:t>. 2018;28(1):53-65. doi:10.1007/s10286-017-0465-z</w:t>
      </w:r>
    </w:p>
    <w:p w14:paraId="1401A0A0"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4. </w:t>
      </w:r>
      <w:r w:rsidRPr="000D56E5">
        <w:rPr>
          <w:noProof/>
        </w:rPr>
        <w:tab/>
        <w:t xml:space="preserve">Krishnamoorthy V, Burkhard Mackensen G, Gibbons EF, Vavilala MS. Cardiac dysfunction after neurologic injury what do we know and where are we going? </w:t>
      </w:r>
      <w:r w:rsidRPr="000D56E5">
        <w:rPr>
          <w:i/>
          <w:iCs/>
          <w:noProof/>
        </w:rPr>
        <w:t>Chest</w:t>
      </w:r>
      <w:r w:rsidRPr="000D56E5">
        <w:rPr>
          <w:noProof/>
        </w:rPr>
        <w:t>. 2016;149(5):1325-1331. doi:10.1016/j.chest.2015.12.014</w:t>
      </w:r>
    </w:p>
    <w:p w14:paraId="1D7BC835"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5. </w:t>
      </w:r>
      <w:r w:rsidRPr="000D56E5">
        <w:rPr>
          <w:noProof/>
        </w:rPr>
        <w:tab/>
        <w:t xml:space="preserve">Hirsch E, Hilfiker-Kleiner D, Balligand J-L, et al. Interaction of the heart and its close and distant neighbours: report of the Meeting of the ESC Working Groups Myocardial Function and Cellular Biology. </w:t>
      </w:r>
      <w:r w:rsidRPr="000D56E5">
        <w:rPr>
          <w:i/>
          <w:iCs/>
          <w:noProof/>
        </w:rPr>
        <w:t>Cardiovasc Res</w:t>
      </w:r>
      <w:r w:rsidRPr="000D56E5">
        <w:rPr>
          <w:noProof/>
        </w:rPr>
        <w:t>. 2013;99(4):595-599. doi:10.1093/cvr/cvt179</w:t>
      </w:r>
    </w:p>
    <w:p w14:paraId="30BC67EE"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6. </w:t>
      </w:r>
      <w:r w:rsidRPr="000D56E5">
        <w:rPr>
          <w:noProof/>
        </w:rPr>
        <w:tab/>
        <w:t xml:space="preserve">Zaglia T, Milan G, Franzoso M, et al. Cardiac sympathetic neurons provide trophic signal to the heart via β2-adrenoceptor-dependent regulation of proteolysis. </w:t>
      </w:r>
      <w:r w:rsidRPr="000D56E5">
        <w:rPr>
          <w:i/>
          <w:iCs/>
          <w:noProof/>
        </w:rPr>
        <w:t>Cardiovasc Res</w:t>
      </w:r>
      <w:r w:rsidRPr="000D56E5">
        <w:rPr>
          <w:noProof/>
        </w:rPr>
        <w:t xml:space="preserve">. 2013;97(2):240-250. </w:t>
      </w:r>
      <w:r w:rsidRPr="000D56E5">
        <w:rPr>
          <w:noProof/>
        </w:rPr>
        <w:lastRenderedPageBreak/>
        <w:t>doi:10.1093/cvr/cvs320</w:t>
      </w:r>
    </w:p>
    <w:p w14:paraId="46EBE4A9"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7. </w:t>
      </w:r>
      <w:r w:rsidRPr="000D56E5">
        <w:rPr>
          <w:noProof/>
        </w:rPr>
        <w:tab/>
        <w:t xml:space="preserve">Shcherbakova OG, Hurt CM, Xiang Y, et al. Organization of β-adrenoceptor signaling compartments by sympathetic innervation of cardiac myocytes. </w:t>
      </w:r>
      <w:r w:rsidRPr="000D56E5">
        <w:rPr>
          <w:i/>
          <w:iCs/>
          <w:noProof/>
        </w:rPr>
        <w:t>J Cell Biol</w:t>
      </w:r>
      <w:r w:rsidRPr="000D56E5">
        <w:rPr>
          <w:noProof/>
        </w:rPr>
        <w:t>. 2007;176(4):521-533. doi:10.1083/jcb.200604167</w:t>
      </w:r>
    </w:p>
    <w:p w14:paraId="62B00102"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8. </w:t>
      </w:r>
      <w:r w:rsidRPr="000D56E5">
        <w:rPr>
          <w:noProof/>
        </w:rPr>
        <w:tab/>
        <w:t xml:space="preserve">Y-Hassan S. Acute cardiac sympathetic disruption in the pathogenesis of the takotsubo syndrome: A systematic review of the literature to date. </w:t>
      </w:r>
      <w:r w:rsidRPr="000D56E5">
        <w:rPr>
          <w:i/>
          <w:iCs/>
          <w:noProof/>
        </w:rPr>
        <w:t>Cardiovasc Revascularization Med</w:t>
      </w:r>
      <w:r w:rsidRPr="000D56E5">
        <w:rPr>
          <w:noProof/>
        </w:rPr>
        <w:t>. 2014;15(1):35-42. doi:10.1016/j.carrev.2013.09.008</w:t>
      </w:r>
    </w:p>
    <w:p w14:paraId="15238CDC"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49. </w:t>
      </w:r>
      <w:r w:rsidRPr="000D56E5">
        <w:rPr>
          <w:noProof/>
        </w:rPr>
        <w:tab/>
        <w:t xml:space="preserve">Nef HM, Möllmann H, Kostin S, et al. Tako-Tsubo cardiomyopathy: Intraindividual structural analysis in the acute phase and after functional recovery. </w:t>
      </w:r>
      <w:r w:rsidRPr="000D56E5">
        <w:rPr>
          <w:i/>
          <w:iCs/>
          <w:noProof/>
        </w:rPr>
        <w:t>Eur Heart J</w:t>
      </w:r>
      <w:r w:rsidRPr="000D56E5">
        <w:rPr>
          <w:noProof/>
        </w:rPr>
        <w:t>. 2007;28(20):2456-2464. doi:10.1093/eurheartj/ehl570</w:t>
      </w:r>
    </w:p>
    <w:p w14:paraId="0FDF9351"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0. </w:t>
      </w:r>
      <w:r w:rsidRPr="000D56E5">
        <w:rPr>
          <w:noProof/>
        </w:rPr>
        <w:tab/>
        <w:t xml:space="preserve">Stramba-Badiale M, Vanoli E, De Ferrari GM, Cerati D, Foreman RD, Schwartz PJ. Sympathetic-parasympathetic interaction and accentuated antagonism in conscious dogs. </w:t>
      </w:r>
      <w:r w:rsidRPr="000D56E5">
        <w:rPr>
          <w:i/>
          <w:iCs/>
          <w:noProof/>
        </w:rPr>
        <w:t>Am J Physiol Circ Physiol</w:t>
      </w:r>
      <w:r w:rsidRPr="000D56E5">
        <w:rPr>
          <w:noProof/>
        </w:rPr>
        <w:t>. 1991;260(2):H335-H340. doi:10.1152/ajpheart.1991.260.2.H335</w:t>
      </w:r>
    </w:p>
    <w:p w14:paraId="0F23312B"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1. </w:t>
      </w:r>
      <w:r w:rsidRPr="000D56E5">
        <w:rPr>
          <w:noProof/>
        </w:rPr>
        <w:tab/>
        <w:t xml:space="preserve">Levy MN. </w:t>
      </w:r>
      <w:r w:rsidRPr="000D56E5">
        <w:rPr>
          <w:i/>
          <w:iCs/>
          <w:noProof/>
        </w:rPr>
        <w:t>Brief Reviews Sympathetlc-Parasympathetic Interactions in the Heart</w:t>
      </w:r>
      <w:r w:rsidRPr="000D56E5">
        <w:rPr>
          <w:noProof/>
        </w:rPr>
        <w:t>.; 1971.</w:t>
      </w:r>
    </w:p>
    <w:p w14:paraId="5421EE9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2. </w:t>
      </w:r>
      <w:r w:rsidRPr="000D56E5">
        <w:rPr>
          <w:noProof/>
        </w:rPr>
        <w:tab/>
        <w:t xml:space="preserve">Brack KE, Patel VH, Coote JH, Ng GA. Nitric oxide mediates the vagal protective effect on ventricular fibrillation via effects on action potential duration restitution in the rabbit heart. </w:t>
      </w:r>
      <w:r w:rsidRPr="000D56E5">
        <w:rPr>
          <w:i/>
          <w:iCs/>
          <w:noProof/>
        </w:rPr>
        <w:t>J Physiol</w:t>
      </w:r>
      <w:r w:rsidRPr="000D56E5">
        <w:rPr>
          <w:noProof/>
        </w:rPr>
        <w:t>. 2007;583(2):695-704. doi:10.1113/jphysiol.2007.138461</w:t>
      </w:r>
    </w:p>
    <w:p w14:paraId="34CA60D5"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3. </w:t>
      </w:r>
      <w:r w:rsidRPr="000D56E5">
        <w:rPr>
          <w:noProof/>
        </w:rPr>
        <w:tab/>
        <w:t xml:space="preserve">Pauza DH, Saburkina I, Rysevaite K, et al. Neuroanatomy of the murine cardiac conduction system. </w:t>
      </w:r>
      <w:r w:rsidRPr="000D56E5">
        <w:rPr>
          <w:i/>
          <w:iCs/>
          <w:noProof/>
        </w:rPr>
        <w:t>Auton Neurosci</w:t>
      </w:r>
      <w:r w:rsidRPr="000D56E5">
        <w:rPr>
          <w:noProof/>
        </w:rPr>
        <w:t>. 2013;176(1-2):32-47. doi:10.1016/j.autneu.2013.01.006</w:t>
      </w:r>
    </w:p>
    <w:p w14:paraId="52F1A6A4"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4. </w:t>
      </w:r>
      <w:r w:rsidRPr="000D56E5">
        <w:rPr>
          <w:noProof/>
        </w:rPr>
        <w:tab/>
        <w:t xml:space="preserve">Pauziene N, Alaburda P, Rysevaite-Kyguoliene K, et al. Innervation of the rabbit cardiac ventricles. </w:t>
      </w:r>
      <w:r w:rsidRPr="000D56E5">
        <w:rPr>
          <w:i/>
          <w:iCs/>
          <w:noProof/>
        </w:rPr>
        <w:t>J Anat</w:t>
      </w:r>
      <w:r w:rsidRPr="000D56E5">
        <w:rPr>
          <w:noProof/>
        </w:rPr>
        <w:t>. 2016;228(1):26-46. doi:10.1111/joa.12400</w:t>
      </w:r>
    </w:p>
    <w:p w14:paraId="1B92C490"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5. </w:t>
      </w:r>
      <w:r w:rsidRPr="000D56E5">
        <w:rPr>
          <w:noProof/>
        </w:rPr>
        <w:tab/>
        <w:t xml:space="preserve">Herring N, Lokale MN, Danson EJ, Heaton DA, Paterson DJ. Neuropeptide Y reduces acetylcholine release and vagal bradycardia via a Y2 receptor-mediated, protein kinase C-dependent pathway. </w:t>
      </w:r>
      <w:r w:rsidRPr="000D56E5">
        <w:rPr>
          <w:i/>
          <w:iCs/>
          <w:noProof/>
        </w:rPr>
        <w:t>J Mol Cell Cardiol</w:t>
      </w:r>
      <w:r w:rsidRPr="000D56E5">
        <w:rPr>
          <w:noProof/>
        </w:rPr>
        <w:t>. 2008;44(3):477-485. doi:10.1016/j.yjmcc.2007.10.001</w:t>
      </w:r>
    </w:p>
    <w:p w14:paraId="688B79C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6. </w:t>
      </w:r>
      <w:r w:rsidRPr="000D56E5">
        <w:rPr>
          <w:noProof/>
        </w:rPr>
        <w:tab/>
        <w:t xml:space="preserve">Herring N. Autonomic control of the heart: Going beyond the classical neurotransmitters. </w:t>
      </w:r>
      <w:r w:rsidRPr="000D56E5">
        <w:rPr>
          <w:i/>
          <w:iCs/>
          <w:noProof/>
        </w:rPr>
        <w:t>Exp Physiol</w:t>
      </w:r>
      <w:r w:rsidRPr="000D56E5">
        <w:rPr>
          <w:noProof/>
        </w:rPr>
        <w:t>. 2015;100(4):354-358. doi:10.1113/expphysiol.2014.080184</w:t>
      </w:r>
    </w:p>
    <w:p w14:paraId="49CB298C"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7. </w:t>
      </w:r>
      <w:r w:rsidRPr="000D56E5">
        <w:rPr>
          <w:noProof/>
        </w:rPr>
        <w:tab/>
        <w:t xml:space="preserve">Rosano GMC, Tousoulis D, McFadden E, Clarke J, Davies GJ, Kaski JC. Effects of neuropeptide Y on coronary artery vasomotion in patients with microvascular angina. </w:t>
      </w:r>
      <w:r w:rsidRPr="000D56E5">
        <w:rPr>
          <w:i/>
          <w:iCs/>
          <w:noProof/>
        </w:rPr>
        <w:t>Int J Cardiol</w:t>
      </w:r>
      <w:r w:rsidRPr="000D56E5">
        <w:rPr>
          <w:noProof/>
        </w:rPr>
        <w:t>. 2017;238:123-127. doi:10.1016/j.ijcard.2017.03.024</w:t>
      </w:r>
    </w:p>
    <w:p w14:paraId="1205B56E"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8. </w:t>
      </w:r>
      <w:r w:rsidRPr="000D56E5">
        <w:rPr>
          <w:noProof/>
        </w:rPr>
        <w:tab/>
        <w:t xml:space="preserve">Herring N, Cranley J, Lokale MN, et al. The cardiac sympathetic co-transmitter galanin reduces acetylcholine release and vagal bradycardia: Implications for neural control of cardiac excitability. </w:t>
      </w:r>
      <w:r w:rsidRPr="000D56E5">
        <w:rPr>
          <w:i/>
          <w:iCs/>
          <w:noProof/>
        </w:rPr>
        <w:t>J Mol Cell Cardiol</w:t>
      </w:r>
      <w:r w:rsidRPr="000D56E5">
        <w:rPr>
          <w:noProof/>
        </w:rPr>
        <w:t>. 2012;52(3):667-676. doi:10.1016/j.yjmcc.2011.11.016</w:t>
      </w:r>
    </w:p>
    <w:p w14:paraId="000E0113"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59. </w:t>
      </w:r>
      <w:r w:rsidRPr="000D56E5">
        <w:rPr>
          <w:noProof/>
        </w:rPr>
        <w:tab/>
        <w:t xml:space="preserve">Liu Y, Yue WS, Liao SY, et al. Thoracic spinal cord stimulation improves cardiac contractile function and myocardial oxygen consumption in a porcine model of ischemic heart failure. </w:t>
      </w:r>
      <w:r w:rsidRPr="000D56E5">
        <w:rPr>
          <w:i/>
          <w:iCs/>
          <w:noProof/>
        </w:rPr>
        <w:t>J Cardiovasc Electrophysiol</w:t>
      </w:r>
      <w:r w:rsidRPr="000D56E5">
        <w:rPr>
          <w:noProof/>
        </w:rPr>
        <w:t>. 2012;23(5):534-540. doi:10.1111/j.1540-8167.2011.02230.x</w:t>
      </w:r>
    </w:p>
    <w:p w14:paraId="344BEDA6"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60. </w:t>
      </w:r>
      <w:r w:rsidRPr="000D56E5">
        <w:rPr>
          <w:noProof/>
        </w:rPr>
        <w:tab/>
        <w:t xml:space="preserve">Singh S, Sayers S, Walter JS, et al. Hypertrophy of neurons within cardiac ganglia in human, canine, and rat heart failure: the potential role of nerve growth factor. </w:t>
      </w:r>
      <w:r w:rsidRPr="000D56E5">
        <w:rPr>
          <w:i/>
          <w:iCs/>
          <w:noProof/>
        </w:rPr>
        <w:t>J Am Heart Assoc</w:t>
      </w:r>
      <w:r w:rsidRPr="000D56E5">
        <w:rPr>
          <w:noProof/>
        </w:rPr>
        <w:t>. 2013;2(4). doi:10.1161/JAHA.113.000210</w:t>
      </w:r>
    </w:p>
    <w:p w14:paraId="5FE8D88A"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61. </w:t>
      </w:r>
      <w:r w:rsidRPr="000D56E5">
        <w:rPr>
          <w:noProof/>
        </w:rPr>
        <w:tab/>
        <w:t xml:space="preserve">Beau SL, Tolley TK, Saffitz JE. Heterogeneous transmural distribution of β-adrenergic receptor subtypes in failing human hearts. </w:t>
      </w:r>
      <w:r w:rsidRPr="000D56E5">
        <w:rPr>
          <w:i/>
          <w:iCs/>
          <w:noProof/>
        </w:rPr>
        <w:t>Circulation</w:t>
      </w:r>
      <w:r w:rsidRPr="000D56E5">
        <w:rPr>
          <w:noProof/>
        </w:rPr>
        <w:t>. 1993;88(6):2501-2509. doi:10.1161/01.CIR.88.6.2501</w:t>
      </w:r>
    </w:p>
    <w:p w14:paraId="02C80871" w14:textId="77777777" w:rsidR="000D56E5" w:rsidRPr="000D56E5" w:rsidRDefault="000D56E5" w:rsidP="000D56E5">
      <w:pPr>
        <w:widowControl w:val="0"/>
        <w:autoSpaceDE w:val="0"/>
        <w:autoSpaceDN w:val="0"/>
        <w:adjustRightInd w:val="0"/>
        <w:ind w:left="640" w:hanging="640"/>
        <w:rPr>
          <w:noProof/>
        </w:rPr>
      </w:pPr>
      <w:r w:rsidRPr="000D56E5">
        <w:rPr>
          <w:noProof/>
        </w:rPr>
        <w:t xml:space="preserve">62. </w:t>
      </w:r>
      <w:r w:rsidRPr="000D56E5">
        <w:rPr>
          <w:noProof/>
        </w:rPr>
        <w:tab/>
        <w:t xml:space="preserve">Wang HJ, Rozanski GJ, Zucker IH. Cardiac sympathetic afferent reflex control of cardiac function in normal and chronic heart failure states. </w:t>
      </w:r>
      <w:r w:rsidRPr="000D56E5">
        <w:rPr>
          <w:i/>
          <w:iCs/>
          <w:noProof/>
        </w:rPr>
        <w:t>J Physiol</w:t>
      </w:r>
      <w:r w:rsidRPr="000D56E5">
        <w:rPr>
          <w:noProof/>
        </w:rPr>
        <w:t>. 2017;595(8):2519-2534. doi:10.1113/JP273764</w:t>
      </w:r>
    </w:p>
    <w:p w14:paraId="20CB18EB" w14:textId="3DBC9B17" w:rsidR="00EB2A5F" w:rsidRPr="00107F20" w:rsidRDefault="00EB2A5F" w:rsidP="000D56E5">
      <w:pPr>
        <w:widowControl w:val="0"/>
        <w:autoSpaceDE w:val="0"/>
        <w:autoSpaceDN w:val="0"/>
        <w:adjustRightInd w:val="0"/>
        <w:ind w:left="480" w:hanging="48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E48"/>
    <w:rsid w:val="0000530F"/>
    <w:rsid w:val="00020074"/>
    <w:rsid w:val="00023191"/>
    <w:rsid w:val="00032598"/>
    <w:rsid w:val="0004272F"/>
    <w:rsid w:val="0005177C"/>
    <w:rsid w:val="00052A79"/>
    <w:rsid w:val="00070792"/>
    <w:rsid w:val="00073F77"/>
    <w:rsid w:val="0008792A"/>
    <w:rsid w:val="00091B4F"/>
    <w:rsid w:val="000A10A9"/>
    <w:rsid w:val="000A597D"/>
    <w:rsid w:val="000B1026"/>
    <w:rsid w:val="000B4D28"/>
    <w:rsid w:val="000C02FE"/>
    <w:rsid w:val="000D56E5"/>
    <w:rsid w:val="000D6589"/>
    <w:rsid w:val="00107F20"/>
    <w:rsid w:val="0011128A"/>
    <w:rsid w:val="001162B2"/>
    <w:rsid w:val="0012087C"/>
    <w:rsid w:val="001478CF"/>
    <w:rsid w:val="0015060F"/>
    <w:rsid w:val="00160BCA"/>
    <w:rsid w:val="001633F4"/>
    <w:rsid w:val="00163A54"/>
    <w:rsid w:val="00171562"/>
    <w:rsid w:val="00177644"/>
    <w:rsid w:val="00193195"/>
    <w:rsid w:val="001A2B25"/>
    <w:rsid w:val="001B2A9F"/>
    <w:rsid w:val="001B2BB3"/>
    <w:rsid w:val="001B61F6"/>
    <w:rsid w:val="001C3CF5"/>
    <w:rsid w:val="001C52EA"/>
    <w:rsid w:val="001D613D"/>
    <w:rsid w:val="001E1692"/>
    <w:rsid w:val="001E2491"/>
    <w:rsid w:val="002064E2"/>
    <w:rsid w:val="00215266"/>
    <w:rsid w:val="0021626B"/>
    <w:rsid w:val="0023226D"/>
    <w:rsid w:val="00235A5C"/>
    <w:rsid w:val="00257F5E"/>
    <w:rsid w:val="0026412F"/>
    <w:rsid w:val="00265261"/>
    <w:rsid w:val="0027324D"/>
    <w:rsid w:val="002746D8"/>
    <w:rsid w:val="0028196D"/>
    <w:rsid w:val="00284791"/>
    <w:rsid w:val="00295BB5"/>
    <w:rsid w:val="002A1CA9"/>
    <w:rsid w:val="002A7966"/>
    <w:rsid w:val="002B10E3"/>
    <w:rsid w:val="002B5E6E"/>
    <w:rsid w:val="002B7024"/>
    <w:rsid w:val="002C0654"/>
    <w:rsid w:val="002C29B0"/>
    <w:rsid w:val="002E5D80"/>
    <w:rsid w:val="002E7030"/>
    <w:rsid w:val="003029EE"/>
    <w:rsid w:val="00303C8D"/>
    <w:rsid w:val="003122FF"/>
    <w:rsid w:val="00312CDA"/>
    <w:rsid w:val="0032248B"/>
    <w:rsid w:val="00336C37"/>
    <w:rsid w:val="00337311"/>
    <w:rsid w:val="00347076"/>
    <w:rsid w:val="00357E51"/>
    <w:rsid w:val="00362827"/>
    <w:rsid w:val="003830C7"/>
    <w:rsid w:val="00386AC2"/>
    <w:rsid w:val="00387F8D"/>
    <w:rsid w:val="00391B4F"/>
    <w:rsid w:val="003A0BED"/>
    <w:rsid w:val="003B4894"/>
    <w:rsid w:val="003C3839"/>
    <w:rsid w:val="003C44B5"/>
    <w:rsid w:val="003C77E3"/>
    <w:rsid w:val="003F14CE"/>
    <w:rsid w:val="00402F6E"/>
    <w:rsid w:val="004158C0"/>
    <w:rsid w:val="00422BE5"/>
    <w:rsid w:val="004333AA"/>
    <w:rsid w:val="00446BDE"/>
    <w:rsid w:val="00467E99"/>
    <w:rsid w:val="00481EDE"/>
    <w:rsid w:val="00497153"/>
    <w:rsid w:val="004A2ED3"/>
    <w:rsid w:val="004A4FB3"/>
    <w:rsid w:val="004D3EE0"/>
    <w:rsid w:val="004D3F62"/>
    <w:rsid w:val="004E2DBA"/>
    <w:rsid w:val="004F3612"/>
    <w:rsid w:val="00515699"/>
    <w:rsid w:val="00517CA7"/>
    <w:rsid w:val="00521CD0"/>
    <w:rsid w:val="00523229"/>
    <w:rsid w:val="00532831"/>
    <w:rsid w:val="0053518E"/>
    <w:rsid w:val="005442BA"/>
    <w:rsid w:val="005523B2"/>
    <w:rsid w:val="00567A83"/>
    <w:rsid w:val="005710EB"/>
    <w:rsid w:val="005819D8"/>
    <w:rsid w:val="005A0D4F"/>
    <w:rsid w:val="005A0EDF"/>
    <w:rsid w:val="005B7AA2"/>
    <w:rsid w:val="005D0AB6"/>
    <w:rsid w:val="005D0FB8"/>
    <w:rsid w:val="005D2341"/>
    <w:rsid w:val="005D6023"/>
    <w:rsid w:val="005E6DAB"/>
    <w:rsid w:val="005F08CF"/>
    <w:rsid w:val="005F3CBE"/>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320E"/>
    <w:rsid w:val="006D4192"/>
    <w:rsid w:val="006E6AE0"/>
    <w:rsid w:val="006F75AD"/>
    <w:rsid w:val="007064FE"/>
    <w:rsid w:val="00716C6D"/>
    <w:rsid w:val="00726C4F"/>
    <w:rsid w:val="007351F6"/>
    <w:rsid w:val="007432D6"/>
    <w:rsid w:val="00747E48"/>
    <w:rsid w:val="007902F1"/>
    <w:rsid w:val="00791146"/>
    <w:rsid w:val="007936AD"/>
    <w:rsid w:val="00793A70"/>
    <w:rsid w:val="007A5D8A"/>
    <w:rsid w:val="007B7868"/>
    <w:rsid w:val="007C21C3"/>
    <w:rsid w:val="007D41E3"/>
    <w:rsid w:val="007E2015"/>
    <w:rsid w:val="007E3F7E"/>
    <w:rsid w:val="007E55F9"/>
    <w:rsid w:val="007E5D7E"/>
    <w:rsid w:val="007F1FE3"/>
    <w:rsid w:val="008045CE"/>
    <w:rsid w:val="0080508B"/>
    <w:rsid w:val="00813A0A"/>
    <w:rsid w:val="00820B67"/>
    <w:rsid w:val="0083725B"/>
    <w:rsid w:val="0083747E"/>
    <w:rsid w:val="008401B9"/>
    <w:rsid w:val="0084250A"/>
    <w:rsid w:val="00856E9A"/>
    <w:rsid w:val="00865447"/>
    <w:rsid w:val="00866227"/>
    <w:rsid w:val="008707AA"/>
    <w:rsid w:val="00876D34"/>
    <w:rsid w:val="00881F62"/>
    <w:rsid w:val="00882CB4"/>
    <w:rsid w:val="0088478B"/>
    <w:rsid w:val="008868ED"/>
    <w:rsid w:val="00891D69"/>
    <w:rsid w:val="008A4824"/>
    <w:rsid w:val="008A4FC2"/>
    <w:rsid w:val="008A52E8"/>
    <w:rsid w:val="008A7E39"/>
    <w:rsid w:val="008B14B6"/>
    <w:rsid w:val="008B33A9"/>
    <w:rsid w:val="008C1824"/>
    <w:rsid w:val="008D2CB5"/>
    <w:rsid w:val="008D4675"/>
    <w:rsid w:val="008E6E87"/>
    <w:rsid w:val="009062C9"/>
    <w:rsid w:val="0091256A"/>
    <w:rsid w:val="00916368"/>
    <w:rsid w:val="00916DD2"/>
    <w:rsid w:val="00924DF1"/>
    <w:rsid w:val="009536AA"/>
    <w:rsid w:val="009544B9"/>
    <w:rsid w:val="009626B3"/>
    <w:rsid w:val="00963AF2"/>
    <w:rsid w:val="00966A80"/>
    <w:rsid w:val="0098746E"/>
    <w:rsid w:val="009A1774"/>
    <w:rsid w:val="009A3302"/>
    <w:rsid w:val="009A77FA"/>
    <w:rsid w:val="009B72E0"/>
    <w:rsid w:val="009C22C9"/>
    <w:rsid w:val="009E1750"/>
    <w:rsid w:val="009E5B8D"/>
    <w:rsid w:val="00A01F8D"/>
    <w:rsid w:val="00A1008B"/>
    <w:rsid w:val="00A17479"/>
    <w:rsid w:val="00A4025D"/>
    <w:rsid w:val="00A436D3"/>
    <w:rsid w:val="00A4771D"/>
    <w:rsid w:val="00A72360"/>
    <w:rsid w:val="00A77925"/>
    <w:rsid w:val="00A81169"/>
    <w:rsid w:val="00A83870"/>
    <w:rsid w:val="00AA3850"/>
    <w:rsid w:val="00AB41E8"/>
    <w:rsid w:val="00AB6627"/>
    <w:rsid w:val="00AC6E57"/>
    <w:rsid w:val="00AD620A"/>
    <w:rsid w:val="00AE02A4"/>
    <w:rsid w:val="00B00F48"/>
    <w:rsid w:val="00B13ECF"/>
    <w:rsid w:val="00B2182F"/>
    <w:rsid w:val="00B353CD"/>
    <w:rsid w:val="00B52A26"/>
    <w:rsid w:val="00B54849"/>
    <w:rsid w:val="00B54DBC"/>
    <w:rsid w:val="00B57809"/>
    <w:rsid w:val="00B66945"/>
    <w:rsid w:val="00B9209F"/>
    <w:rsid w:val="00B93D0F"/>
    <w:rsid w:val="00BC2ED4"/>
    <w:rsid w:val="00BE515D"/>
    <w:rsid w:val="00C16AD0"/>
    <w:rsid w:val="00C20166"/>
    <w:rsid w:val="00C216E0"/>
    <w:rsid w:val="00C25B91"/>
    <w:rsid w:val="00C27C06"/>
    <w:rsid w:val="00C3089B"/>
    <w:rsid w:val="00C3208B"/>
    <w:rsid w:val="00C373D5"/>
    <w:rsid w:val="00C52692"/>
    <w:rsid w:val="00C52C8A"/>
    <w:rsid w:val="00C56E68"/>
    <w:rsid w:val="00C62ADF"/>
    <w:rsid w:val="00C71E3F"/>
    <w:rsid w:val="00C80067"/>
    <w:rsid w:val="00C83BC0"/>
    <w:rsid w:val="00C84747"/>
    <w:rsid w:val="00C857E9"/>
    <w:rsid w:val="00CA5BE0"/>
    <w:rsid w:val="00CA7029"/>
    <w:rsid w:val="00CB1CDA"/>
    <w:rsid w:val="00CB1E25"/>
    <w:rsid w:val="00CB4E31"/>
    <w:rsid w:val="00CE5DB2"/>
    <w:rsid w:val="00CF6D80"/>
    <w:rsid w:val="00D032DB"/>
    <w:rsid w:val="00D1344B"/>
    <w:rsid w:val="00D17B07"/>
    <w:rsid w:val="00D31EE0"/>
    <w:rsid w:val="00D31EFC"/>
    <w:rsid w:val="00D343FB"/>
    <w:rsid w:val="00D72DEA"/>
    <w:rsid w:val="00D801B9"/>
    <w:rsid w:val="00D86980"/>
    <w:rsid w:val="00D96560"/>
    <w:rsid w:val="00DA57DF"/>
    <w:rsid w:val="00DB27D0"/>
    <w:rsid w:val="00DB594A"/>
    <w:rsid w:val="00DC2E69"/>
    <w:rsid w:val="00DC3843"/>
    <w:rsid w:val="00DD2007"/>
    <w:rsid w:val="00DD346B"/>
    <w:rsid w:val="00DF7A85"/>
    <w:rsid w:val="00E02763"/>
    <w:rsid w:val="00E149F3"/>
    <w:rsid w:val="00E21811"/>
    <w:rsid w:val="00E26352"/>
    <w:rsid w:val="00E2759D"/>
    <w:rsid w:val="00E42219"/>
    <w:rsid w:val="00E43CF3"/>
    <w:rsid w:val="00E45C7C"/>
    <w:rsid w:val="00E51BC6"/>
    <w:rsid w:val="00E65585"/>
    <w:rsid w:val="00E81617"/>
    <w:rsid w:val="00E8382C"/>
    <w:rsid w:val="00EB2A5F"/>
    <w:rsid w:val="00EB54AB"/>
    <w:rsid w:val="00EB5B2E"/>
    <w:rsid w:val="00EC1885"/>
    <w:rsid w:val="00EC6468"/>
    <w:rsid w:val="00EC7D99"/>
    <w:rsid w:val="00ED4769"/>
    <w:rsid w:val="00EE0770"/>
    <w:rsid w:val="00F122E4"/>
    <w:rsid w:val="00F17CAF"/>
    <w:rsid w:val="00F24958"/>
    <w:rsid w:val="00F35AF6"/>
    <w:rsid w:val="00F36A7E"/>
    <w:rsid w:val="00F445EE"/>
    <w:rsid w:val="00F6390E"/>
    <w:rsid w:val="00F72AAE"/>
    <w:rsid w:val="00F80139"/>
    <w:rsid w:val="00F85654"/>
    <w:rsid w:val="00F86DE4"/>
    <w:rsid w:val="00F94EBD"/>
    <w:rsid w:val="00F9586A"/>
    <w:rsid w:val="00FB1D07"/>
    <w:rsid w:val="00FB58FD"/>
    <w:rsid w:val="00FC01A1"/>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A0F38-CAE3-844E-A1C1-EDEE4EA56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TotalTime>
  <Pages>16</Pages>
  <Words>34432</Words>
  <Characters>196266</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44</cp:revision>
  <dcterms:created xsi:type="dcterms:W3CDTF">2019-06-10T16:59:00Z</dcterms:created>
  <dcterms:modified xsi:type="dcterms:W3CDTF">2019-08-29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